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9F8C89" w14:textId="08514FDF" w:rsidR="00AD4F3F" w:rsidRDefault="0098397A" w:rsidP="00385DD4">
      <w:pPr>
        <w:pStyle w:val="Title"/>
      </w:pPr>
      <w:sdt>
        <w:sdtPr>
          <w:alias w:val="Title"/>
          <w:tag w:val=""/>
          <w:id w:val="726351117"/>
          <w:placeholder>
            <w:docPart w:val="DDB56B60B293CF49A5B4E556BED6CA74"/>
          </w:placeholder>
          <w:dataBinding w:prefixMappings="xmlns:ns0='http://purl.org/dc/elements/1.1/' xmlns:ns1='http://schemas.openxmlformats.org/package/2006/metadata/core-properties' " w:xpath="/ns1:coreProperties[1]/ns0:title[1]" w:storeItemID="{6C3C8BC8-F283-45AE-878A-BAB7291924A1}"/>
          <w:text w:multiLine="1"/>
        </w:sdtPr>
        <w:sdtContent>
          <w:r w:rsidR="00B54DCF">
            <w:t>A critical reanalysis of Vahey et al. (2015) “A meta-analysis of criterion effects for the Implicit Relational Assessment Procedure (IRAP) in the clinical domain”</w:t>
          </w:r>
        </w:sdtContent>
      </w:sdt>
    </w:p>
    <w:p w14:paraId="6DDF54E9" w14:textId="77777777" w:rsidR="00AD4F3F" w:rsidRDefault="00DC663A">
      <w:pPr>
        <w:pStyle w:val="Title2"/>
      </w:pPr>
      <w:r>
        <w:t>Ian Hussey</w:t>
      </w:r>
    </w:p>
    <w:p w14:paraId="2BC95346" w14:textId="77777777" w:rsidR="00AD4F3F" w:rsidRDefault="00DC663A">
      <w:pPr>
        <w:pStyle w:val="Title2"/>
      </w:pPr>
      <w:r>
        <w:t>Ghent University</w:t>
      </w:r>
    </w:p>
    <w:p w14:paraId="658C7C2B" w14:textId="77777777" w:rsidR="00AD4F3F" w:rsidRDefault="00B12140" w:rsidP="00385DD4">
      <w:pPr>
        <w:pStyle w:val="Title"/>
      </w:pPr>
      <w:r>
        <w:t>Author Note</w:t>
      </w:r>
    </w:p>
    <w:sdt>
      <w:sdtPr>
        <w:id w:val="716785028"/>
        <w:placeholder>
          <w:docPart w:val="62C7C964859ACB42B4F8F13B59C42209"/>
        </w:placeholder>
        <w:temporary/>
        <w:showingPlcHdr/>
        <w:text/>
      </w:sdtPr>
      <w:sdtContent>
        <w:p w14:paraId="5984725C" w14:textId="77777777" w:rsidR="00AD4F3F" w:rsidRDefault="00B12140">
          <w:r>
            <w:t>[Include any grant/funding information and a complete correspondence address.]</w:t>
          </w:r>
        </w:p>
      </w:sdtContent>
    </w:sdt>
    <w:p w14:paraId="49240D1C" w14:textId="77777777" w:rsidR="00AD4F3F" w:rsidRDefault="00B12140">
      <w:pPr>
        <w:pStyle w:val="SectionTitle"/>
      </w:pPr>
      <w:r>
        <w:lastRenderedPageBreak/>
        <w:t>Abstract</w:t>
      </w:r>
    </w:p>
    <w:p w14:paraId="0717D546" w14:textId="13092BEC" w:rsidR="00AD4F3F" w:rsidRDefault="00EC2304">
      <w:pPr>
        <w:pStyle w:val="NoSpacing"/>
      </w:pPr>
      <w:r>
        <w:t xml:space="preserve">Vahey et al., </w:t>
      </w:r>
    </w:p>
    <w:p w14:paraId="385D99B3" w14:textId="77777777" w:rsidR="00AD4F3F" w:rsidRDefault="00B12140">
      <w:r>
        <w:rPr>
          <w:rStyle w:val="Emphasis"/>
        </w:rPr>
        <w:t>Keywords</w:t>
      </w:r>
      <w:r>
        <w:t xml:space="preserve">: </w:t>
      </w:r>
      <w:sdt>
        <w:sdtPr>
          <w:id w:val="1136374635"/>
          <w:placeholder>
            <w:docPart w:val="96619EAF0FC06747BEAA24F493124D63"/>
          </w:placeholder>
          <w:temporary/>
          <w:showingPlcHdr/>
          <w:text/>
        </w:sdtPr>
        <w:sdtContent>
          <w:r>
            <w:t>[Click here to add keywords.]</w:t>
          </w:r>
        </w:sdtContent>
      </w:sdt>
    </w:p>
    <w:p w14:paraId="79DE3580" w14:textId="6B5C45BF" w:rsidR="00AD4F3F" w:rsidRDefault="0098397A">
      <w:pPr>
        <w:pStyle w:val="SectionTitle"/>
      </w:pPr>
      <w:sdt>
        <w:sdtPr>
          <w:alias w:val="Title"/>
          <w:tag w:val=""/>
          <w:id w:val="984196707"/>
          <w:placeholder>
            <w:docPart w:val="DDB56B60B293CF49A5B4E556BED6CA74"/>
          </w:placeholder>
          <w:dataBinding w:prefixMappings="xmlns:ns0='http://purl.org/dc/elements/1.1/' xmlns:ns1='http://schemas.openxmlformats.org/package/2006/metadata/core-properties' " w:xpath="/ns1:coreProperties[1]/ns0:title[1]" w:storeItemID="{6C3C8BC8-F283-45AE-878A-BAB7291924A1}"/>
          <w:text w:multiLine="1"/>
        </w:sdtPr>
        <w:sdtContent>
          <w:r w:rsidR="00B54DCF">
            <w:t>A critical reanalysis of Vahey et al. (2015) “A meta-analysis of criterion effects for the Implicit Relational Assessment Procedure (IRAP) in the clinical domain”</w:t>
          </w:r>
        </w:sdtContent>
      </w:sdt>
    </w:p>
    <w:p w14:paraId="149A5818" w14:textId="77777777" w:rsidR="00A500E0" w:rsidRDefault="00A500E0" w:rsidP="00F5007E"/>
    <w:p w14:paraId="72CE667F" w14:textId="733F0182" w:rsidR="006B4921" w:rsidRDefault="006066F3" w:rsidP="006B4921">
      <w:r>
        <w:t xml:space="preserve">Indirect measures of implicit attitudes </w:t>
      </w:r>
      <w:r w:rsidR="00C31377">
        <w:t xml:space="preserve">have seen wide use in psychopathology research over the last twenty years </w:t>
      </w:r>
      <w:r w:rsidR="00C31377">
        <w:fldChar w:fldCharType="begin"/>
      </w:r>
      <w:r w:rsidR="00C31377">
        <w:instrText xml:space="preserve"> ADDIN ZOTERO_ITEM CSL_CITATION {"citationID":"7uJrf1Yz","properties":{"formattedCitation":"(e.g., Roefs et al., 2011)","plainCitation":"(e.g., Roefs et al., 2011)","noteIndex":0},"citationItems":[{"id":126,"uris":["http://zotero.org/users/1687755/items/R37R9SNK"],"uri":["http://zotero.org/users/1687755/items/R37R9SNK"],"itemData":{"id":126,"type":"article-journal","abstract":"Studies obtaining implicit measures of associations in Diagnostic and Statistical Manual of Mental Disorders (4th ed., Text Revision; American Psychiatric Association, 2000) Axis I psychopathology are organized into three categories: (a) studies comparing groups having a disorder with controls, (b) experimental validity studies, and (c) incremental and predictive validity studies. In the first category, implicit measures of disorder-relevant associations were consistent with explicit beliefs for some disorders (e.g., specific phobia), but for other disorders evidence was either mixed (e.g., panic disorder) or inconsistent with explicit beliefs (e.g., pain disorder). For substance use disorders and overeating, expected positive and unexpected negative associations with craved substances were found consistently. Contrary to expectation, implicit measures of self-esteem were consistently positive for patients with depressive disorder, social phobia, and body dysmorphic disorder. In the second category, short-term manipulations of disorder-relevant states generally affected implicit measures as expected. Therapeutic interventions affected implicit measures for one type of specific phobia, social phobia, and panic disorder, but not for alcohol use disorders or obesity. In the third category, implicit measures had predictive value for certain psychopathological behaviors, sometimes moderated by the availability of cognitive resources (e.g., for alcohol and food, only when cognitive resources were limited). The strengths of implicit measures include (a) converging evidence for dysfunctional beliefs regarding certain disorders and consistent new insights for other disorders and (b) prediction of some psychopathological behaviors that explicit measures cannot explain. Weaknesses include (a) that findings were inconsistent for some disorders, raising doubts about the validity of the measures, and (b) that understanding of the concept \"implicit\" is incomplete.","container-title":"Psychological bulletin","DOI":"10.1037/a0021729","ISSN":"1939-1455","issue":"1","journalAbbreviation":"Psychol Bull","language":"eng","note":"PMID: 21219060","page":"149-193","source":"NCBI PubMed","title":"Implicit measures of association in psychopathology research","volume":"137","author":[{"family":"Roefs","given":"Anne"},{"family":"Huijding","given":"Jorg"},{"family":"Smulders","given":"Fren T Y"},{"family":"MacLeod","given":"Colin M"},{"family":"Jong","given":"Peter J","non-dropping-particle":"de"},{"family":"Wiers","given":"Reinout W"},{"family":"Jansen","given":"Anita T M"}],"issued":{"date-parts":[["2011",1]]}},"prefix":"e.g.,  "}],"schema":"https://github.com/citation-style-language/schema/raw/master/csl-citation.json"} </w:instrText>
      </w:r>
      <w:r w:rsidR="00C31377">
        <w:fldChar w:fldCharType="separate"/>
      </w:r>
      <w:r w:rsidR="00C31377">
        <w:rPr>
          <w:noProof/>
        </w:rPr>
        <w:t>(e.g., Roefs et al., 2011)</w:t>
      </w:r>
      <w:r w:rsidR="00C31377">
        <w:fldChar w:fldCharType="end"/>
      </w:r>
      <w:r>
        <w:t>. Unlike direct measures</w:t>
      </w:r>
      <w:r w:rsidR="008E3B87">
        <w:t>,</w:t>
      </w:r>
      <w:r>
        <w:t xml:space="preserve"> such as self-reports, these infer individuals</w:t>
      </w:r>
      <w:r w:rsidR="00A500E0">
        <w:t>’</w:t>
      </w:r>
      <w:r>
        <w:t xml:space="preserve"> attitudes</w:t>
      </w:r>
      <w:r w:rsidR="00C31377">
        <w:t xml:space="preserve"> </w:t>
      </w:r>
      <w:r>
        <w:t>through reaction time biases</w:t>
      </w:r>
      <w:r w:rsidR="00A500E0">
        <w:t xml:space="preserve">, </w:t>
      </w:r>
      <w:r>
        <w:t>misattributions</w:t>
      </w:r>
      <w:r w:rsidR="00A500E0">
        <w:t>, and other forms of automatic behaviour</w:t>
      </w:r>
      <w:r>
        <w:t xml:space="preserve"> </w:t>
      </w:r>
      <w:r w:rsidR="00C31377">
        <w:fldChar w:fldCharType="begin"/>
      </w:r>
      <w:r w:rsidR="00C31377">
        <w:instrText xml:space="preserve"> ADDIN ZOTERO_ITEM CSL_CITATION {"citationID":"AT4cZjKu","properties":{"unsorted":true,"formattedCitation":"(De Houwer &amp; Moors, 2010; although see Corneille &amp; H\\uc0\\u252{}tter, 2020)","plainCitation":"(De Houwer &amp; Moors, 2010; although see Corneille &amp; Hütter, 2020)","noteIndex":0},"citationItems":[{"id":237,"uris":["http://zotero.org/users/1687755/items/WPFGDZMD"],"uri":["http://zotero.org/users/1687755/items/WPFGDZMD"],"itemData":{"id":237,"type":"chapter","container-title":"Handbook of implicit social cognition: Measurement, theory, and applications","event-place":"New York, NY","page":"176–193","publisher":"Guildford Press","publisher-place":"New York, NY","source":"Google Scholar","title":"Implicit measures: Similarities and differences","title-short":"Implicit measures","author":[{"family":"De Houwer","given":"Jan"},{"family":"Moors","given":"Agnes"}],"accessed":{"date-parts":[["2014",9,18]]},"issued":{"date-parts":[["2010"]]}}},{"id":12496,"uris":["http://zotero.org/users/1687755/items/L3DDQX5Y"],"uri":["http://zotero.org/users/1687755/items/L3DDQX5Y"],"itemData":{"id":12496,"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prefix":"although see"}],"schema":"https://github.com/citation-style-language/schema/raw/master/csl-citation.json"} </w:instrText>
      </w:r>
      <w:r w:rsidR="00C31377">
        <w:fldChar w:fldCharType="separate"/>
      </w:r>
      <w:r w:rsidR="00C31377" w:rsidRPr="00C31377">
        <w:rPr>
          <w:rFonts w:cs="CMU Serif Roman"/>
        </w:rPr>
        <w:t>(De Houwer &amp; Moors, 2010; although see Corneille &amp; Hütter, 2020)</w:t>
      </w:r>
      <w:r w:rsidR="00C31377">
        <w:fldChar w:fldCharType="end"/>
      </w:r>
      <w:r>
        <w:t xml:space="preserve">. </w:t>
      </w:r>
      <w:r w:rsidR="00C31377">
        <w:t xml:space="preserve">These measures have led to important insights and useful predictions, </w:t>
      </w:r>
      <w:r w:rsidR="004A13AC">
        <w:t>such the role of self-esteem within depression</w:t>
      </w:r>
      <w:r w:rsidR="00C31377">
        <w:t xml:space="preserve"> </w:t>
      </w:r>
      <w:r w:rsidR="004A13AC">
        <w:fldChar w:fldCharType="begin"/>
      </w:r>
      <w:r w:rsidR="004A13AC">
        <w:instrText xml:space="preserve"> ADDIN ZOTERO_ITEM CSL_CITATION {"citationID":"UXIqBnRL","properties":{"formattedCitation":"(Gemar et al., 2001; Hussey &amp; Barnes-Holmes, 2012; Remue et al., 2013)","plainCitation":"(Gemar et al., 2001; Hussey &amp; Barnes-Holmes, 2012; Remue et al., 2013)","noteIndex":0},"citationItems":[{"id":277,"uris":["http://zotero.org/users/1687755/items/9FQRMDF4"],"uri":["http://zotero.org/users/1687755/items/9FQRMDF4"],"itemData":{"id":277,"type":"article-journal","container-title":"Journal of Abnormal Psychology","DOI":"10.1037//0021-843X.110.2.282","ISSN":"0021-843X","issue":"2","language":"en","page":"282-289","source":"CrossRef","title":"Mood-induced changes on the Implicit Association Test in recovered depressed patients.","volume":"110","author":[{"family":"Gemar","given":"Michael C."},{"family":"Segal","given":"Zindel V."},{"family":"Sagrati","given":"Sandra"},{"family":"Kennedy","given":"Sidney J."}],"issued":{"date-parts":[["2001"]]}}},{"id":19,"uris":["http://zotero.org/users/1687755/items/JN2Z847C"],"uri":["http://zotero.org/users/1687755/items/JN2Z847C"],"itemData":{"id":19,"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id":244,"uris":["http://zotero.org/users/1687755/items/G4RJ33MP"],"uri":["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schema":"https://github.com/citation-style-language/schema/raw/master/csl-citation.json"} </w:instrText>
      </w:r>
      <w:r w:rsidR="004A13AC">
        <w:fldChar w:fldCharType="separate"/>
      </w:r>
      <w:r w:rsidR="004A13AC">
        <w:rPr>
          <w:noProof/>
        </w:rPr>
        <w:t>(Gemar et al., 2001; Hussey &amp; Barnes-Holmes, 2012; Remue et al., 2013)</w:t>
      </w:r>
      <w:r w:rsidR="004A13AC">
        <w:fldChar w:fldCharType="end"/>
      </w:r>
      <w:r w:rsidR="004A13AC">
        <w:t xml:space="preserve"> and the prospective prediction of repeat suicide attempts </w:t>
      </w:r>
      <w:r w:rsidR="004A13AC">
        <w:fldChar w:fldCharType="begin"/>
      </w:r>
      <w:r w:rsidR="004A13AC">
        <w:instrText xml:space="preserve"> ADDIN ZOTERO_ITEM CSL_CITATION {"citationID":"QFl2aaSu","properties":{"formattedCitation":"(Nock et al., 2010; Tello et al., 2020)","plainCitation":"(Nock et al., 2010; Tello et al., 2020)","noteIndex":0},"citationItems":[{"id":193,"uris":["http://zotero.org/users/1687755/items/WM7AAMMW"],"uri":["http://zotero.org/users/1687755/items/WM7AAMMW"],"itemData":{"id":193,"type":"article-journal","container-title":"Psychological Science","DOI":"10.1177/0956797610364762","ISSN":"0956-7976, 1467-9280","issue":"4","language":"en","page":"511-517","source":"CrossRef","title":"Measuring the suicidal mind: Implicit cognition predicts suicidal behavior","title-short":"Measuring the Suicidal Mind","volume":"21","author":[{"family":"Nock","given":"Matthew K."},{"family":"Park","given":"J. M."},{"family":"Finn","given":"C. T."},{"family":"Deliberto","given":"T. L."},{"family":"Dour","given":"H. J."},{"family":"Banaji","given":"M. R."}],"issued":{"date-parts":[["2010",4,1]]}}},{"id":12661,"uris":["http://zotero.org/users/1687755/items/4VMV6KDT"],"uri":["http://zotero.org/users/1687755/items/4VMV6KDT"],"itemData":{"id":12661,"type":"article-journal","abstract":"A previous study by Nock et al. (2010) suggested that people’s implicit identification with “death” or “suicide” can accurately predict whether they will attempt suicide several months in advance. We report the first direct and independent replication of this promising finding. Participants were 165 patients seeking treatment at a psychiatric unit in France. At baseline, patients completed the Suicide–Implicit Association Test (S–IAT), a semistructured interview, and a self-report measure of suicide ideation. Six months later, we contacted participants by phone and examined their hospital medical records to determine whether they had made a new suicide attempt. Results showed that the S–IAT did not distinguish between patients who were admitted to the hospital following suicide attempts and those who were admitted for other reasons. As in the original study, however, the S–IAT predicted suicide attempts within the 6-month follow-up period beyond well-known predictors. The test correctly classified 85% of patients (95% confidence interval = [76.91, 91.53]), supporting its diagnostic value for identifying who will make a suicide attempt.","container-title":"Psychological Science","DOI":"10.1177/0956797619893062","ISSN":"0956-7976","issue":"1","journalAbbreviation":"Psychol Sci","language":"en","note":"publisher: SAGE Publications Inc","page":"65-74","source":"SAGE Journals","title":"Forecasting a Fatal Decision: Direct Replication of the Predictive Validity of the Suicide–Implicit Association Test","title-short":"Forecasting a Fatal Decision","volume":"31","author":[{"family":"Tello","given":"Nina"},{"family":"Harika-Germaneau","given":"Ghina"},{"family":"Serra","given":"Wilfried"},{"family":"Jaafari","given":"Nematollah"},{"family":"Chatard","given":"Armand"}],"issued":{"date-parts":[["2020",1,1]]}}}],"schema":"https://github.com/citation-style-language/schema/raw/master/csl-citation.json"} </w:instrText>
      </w:r>
      <w:r w:rsidR="004A13AC">
        <w:fldChar w:fldCharType="separate"/>
      </w:r>
      <w:r w:rsidR="004A13AC">
        <w:rPr>
          <w:noProof/>
        </w:rPr>
        <w:t>(Nock et al., 2010; Tello et al., 2020)</w:t>
      </w:r>
      <w:r w:rsidR="004A13AC">
        <w:fldChar w:fldCharType="end"/>
      </w:r>
      <w:r w:rsidR="004A13AC">
        <w:t>.</w:t>
      </w:r>
    </w:p>
    <w:p w14:paraId="2A379A7F" w14:textId="7E7BBB90" w:rsidR="00F249C8" w:rsidRDefault="007F5234" w:rsidP="00A802C3">
      <w:r>
        <w:t xml:space="preserve">A meta-analysis of one implicit measure, the Implicit Relational Assessment Procedure </w:t>
      </w:r>
      <w:r>
        <w:fldChar w:fldCharType="begin"/>
      </w:r>
      <w:r>
        <w:instrText xml:space="preserve"> ADDIN ZOTERO_ITEM CSL_CITATION {"citationID":"QvWzUdFS","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fldChar w:fldCharType="separate"/>
      </w:r>
      <w:r>
        <w:rPr>
          <w:noProof/>
        </w:rPr>
        <w:t>(IRAP: Barnes-Holmes et al., 2010)</w:t>
      </w:r>
      <w:r>
        <w:fldChar w:fldCharType="end"/>
      </w:r>
      <w:r>
        <w:t xml:space="preserve">, concluded that it possesses good criterion validity and has potential within clinical assessment </w:t>
      </w:r>
      <w:r>
        <w:fldChar w:fldCharType="begin"/>
      </w:r>
      <w:r>
        <w:instrText xml:space="preserve"> ADDIN ZOTERO_ITEM CSL_CITATION {"citationID":"KhF8jsoE","properties":{"formattedCitation":"(Vahey et al., 2015)","plainCitation":"(Vahey et al., 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fldChar w:fldCharType="separate"/>
      </w:r>
      <w:r>
        <w:rPr>
          <w:noProof/>
        </w:rPr>
        <w:t>(Vahey et al., 2015)</w:t>
      </w:r>
      <w:r>
        <w:fldChar w:fldCharType="end"/>
      </w:r>
      <w:r>
        <w:t>.</w:t>
      </w:r>
      <w:r w:rsidR="00F14ACD">
        <w:t xml:space="preserve"> </w:t>
      </w:r>
      <w:r w:rsidR="00814200">
        <w:t xml:space="preserve">In Vahey et al. (2015), the authors (a) provided an estimate of the association between IRAP effects and clinically-relevant criterion variables, (b) reported that the IRAP compares favorably to other a more popular implicit measure, the Implicit Association Test </w:t>
      </w:r>
      <w:r w:rsidR="00814200">
        <w:fldChar w:fldCharType="begin"/>
      </w:r>
      <w:r w:rsidR="00814200">
        <w:instrText xml:space="preserve"> ADDIN ZOTERO_ITEM CSL_CITATION {"citationID":"ZUfIn3Nj","properties":{"formattedCitation":"(Greenwald et al., 1998)","plainCitation":"(Greenwald et al., 1998)","noteIndex":0},"citationItems":[{"id":123,"uris":["http://zotero.org/users/1687755/items/DAREVDNK"],"uri":["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814200">
        <w:fldChar w:fldCharType="separate"/>
      </w:r>
      <w:r w:rsidR="00814200">
        <w:rPr>
          <w:noProof/>
        </w:rPr>
        <w:t>(Greenwald et al., 1998)</w:t>
      </w:r>
      <w:r w:rsidR="00814200">
        <w:fldChar w:fldCharType="end"/>
      </w:r>
      <w:r w:rsidR="00814200">
        <w:t xml:space="preserve">, and (c) used the estimate of effect size to conduct power analyses </w:t>
      </w:r>
      <w:r w:rsidR="008E3B87">
        <w:t xml:space="preserve">and make </w:t>
      </w:r>
      <w:r w:rsidR="00814200">
        <w:t xml:space="preserve">sample size </w:t>
      </w:r>
      <w:r w:rsidR="008E3B87">
        <w:t xml:space="preserve">recommendations for </w:t>
      </w:r>
      <w:r w:rsidR="00814200">
        <w:t xml:space="preserve">future </w:t>
      </w:r>
      <w:r w:rsidR="008E3B87">
        <w:t>IRAP research</w:t>
      </w:r>
      <w:r w:rsidR="00814200">
        <w:t xml:space="preserve">. </w:t>
      </w:r>
    </w:p>
    <w:p w14:paraId="6BD77906" w14:textId="067B5A8E" w:rsidR="007277F8" w:rsidRPr="007277F8" w:rsidRDefault="007277F8" w:rsidP="007277F8">
      <w:pPr>
        <w:rPr>
          <w:lang w:val="en-IE"/>
        </w:rPr>
      </w:pPr>
      <w:r w:rsidRPr="00115ADA">
        <w:rPr>
          <w:lang w:val="en-IE"/>
        </w:rPr>
        <w:lastRenderedPageBreak/>
        <w:t xml:space="preserve">Vahey et al. (2015) stated that the purpose of their meta-analysis was to “quantify how much IRAP effects from clinically-relevant responding co-vary with corresponding clinically-relevant criterion variables” (p.60). To this end, the authors conducted a non-systematic review of the available literature at the time. They report that they found 46 empirical articles that employed the IRAP. Their inclusion criterion of clinical relevance was stated as “the IRAP and criterion variables must have been deemed to target some aspect of a condition included in a major psychiatric diagnostic scheme such as the Diagnostic and Statistical Manual of Mental Disorders (DSM-5, 2013) … The authors decided whether the responses measured by a given IRAP trial-type should co-vary with a specific criterion variable by consulting the relevant empirical literature.” (p.60). The authors extracted 56 effect sizes that met these inclusion criteria from 15 of the articles, as determined by two independent reviewers. These extracted </w:t>
      </w:r>
      <w:r w:rsidRPr="00115ADA">
        <w:t xml:space="preserve">effect sizes were provided in their Supplementary Materials. </w:t>
      </w:r>
    </w:p>
    <w:p w14:paraId="390865BB" w14:textId="1DEFDA84" w:rsidR="00310626" w:rsidRDefault="00F249C8" w:rsidP="00A802C3">
      <w:r>
        <w:t>Vahey et al. (2015)</w:t>
      </w:r>
      <w:r w:rsidR="00814200">
        <w:t xml:space="preserve"> has been well-cited and used to guide subsequent work: at time of writing, it has been cited </w:t>
      </w:r>
      <w:r w:rsidR="00385161">
        <w:t>93</w:t>
      </w:r>
      <w:r w:rsidR="00814200">
        <w:t xml:space="preserve"> times, with roughly 20% of articles citing it to justify sample size decisions. </w:t>
      </w:r>
      <w:r w:rsidR="002726B7">
        <w:t>IRAP studies have typically involved small sample sizes</w:t>
      </w:r>
      <w:r w:rsidR="00746BEA">
        <w:t>, many around</w:t>
      </w:r>
      <w:r w:rsidR="002726B7">
        <w:t xml:space="preserve"> 40 participants, which roughly correspond to Vahey et al.’s sample size recommendations of at least 37 participants</w:t>
      </w:r>
      <w:r w:rsidR="002041AD">
        <w:t xml:space="preserve"> to </w:t>
      </w:r>
      <w:r w:rsidR="002041AD" w:rsidRPr="002041AD">
        <w:rPr>
          <w:highlight w:val="yellow"/>
        </w:rPr>
        <w:t>[have 80% power to detect a [medium?] correlation with external criterion variables</w:t>
      </w:r>
      <w:r w:rsidR="002041AD" w:rsidRPr="002041AD">
        <w:t>]</w:t>
      </w:r>
      <w:r w:rsidR="002726B7" w:rsidRPr="002041AD">
        <w:t>.</w:t>
      </w:r>
      <w:r w:rsidR="002726B7">
        <w:t xml:space="preserve"> </w:t>
      </w:r>
      <w:r w:rsidR="00310626">
        <w:t xml:space="preserve">McEnteggart (2015) provides a particularly clear characterization of the importance of Vahey et al.’s </w:t>
      </w:r>
      <w:r w:rsidR="00310626">
        <w:lastRenderedPageBreak/>
        <w:fldChar w:fldCharType="begin"/>
      </w:r>
      <w:r w:rsidR="00310626">
        <w:instrText xml:space="preserve"> ADDIN ZOTERO_ITEM CSL_CITATION {"citationID":"Oq85LjsQ","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310626">
        <w:fldChar w:fldCharType="separate"/>
      </w:r>
      <w:r w:rsidR="00310626">
        <w:rPr>
          <w:noProof/>
        </w:rPr>
        <w:t>(2015)</w:t>
      </w:r>
      <w:r w:rsidR="00310626">
        <w:fldChar w:fldCharType="end"/>
      </w:r>
      <w:r w:rsidR="00310626">
        <w:t xml:space="preserve"> </w:t>
      </w:r>
      <w:r w:rsidR="00D90382">
        <w:t xml:space="preserve">results </w:t>
      </w:r>
      <w:r w:rsidR="00310626">
        <w:t>for the broader IRAP literature: “</w:t>
      </w:r>
      <w:r w:rsidR="00310626" w:rsidRPr="00A9789B">
        <w:t xml:space="preserve">the </w:t>
      </w:r>
      <w:r w:rsidR="00310626" w:rsidRPr="00A9789B">
        <w:rPr>
          <w:i/>
        </w:rPr>
        <w:t>N</w:t>
      </w:r>
      <w:r w:rsidR="00310626" w:rsidRPr="00A9789B">
        <w:t xml:space="preserve">s involved in </w:t>
      </w:r>
      <w:r w:rsidR="00E81F53">
        <w:t>[IRAP]</w:t>
      </w:r>
      <w:r w:rsidR="00310626" w:rsidRPr="00A9789B">
        <w:t xml:space="preserve"> studies</w:t>
      </w:r>
      <w:r w:rsidR="00E81F53">
        <w:t xml:space="preserve"> </w:t>
      </w:r>
      <w:r w:rsidR="00310626">
        <w:t>…</w:t>
      </w:r>
      <w:r w:rsidR="00310626" w:rsidRPr="00A9789B">
        <w:t xml:space="preserve"> are often relatively small</w:t>
      </w:r>
      <w:r w:rsidR="00E81F53">
        <w:t xml:space="preserve">. </w:t>
      </w:r>
      <w:r w:rsidR="00310626" w:rsidRPr="00A9789B">
        <w:t>... Indeed, it could be argued that this impacts upon on the credibility of IRAP research. However, in a recent meta-analysis of IRAP studies</w:t>
      </w:r>
      <w:r w:rsidR="00310626">
        <w:t>,</w:t>
      </w:r>
      <w:r w:rsidR="00310626" w:rsidRPr="00A9789B">
        <w:t xml:space="preserve"> it was reported that even small </w:t>
      </w:r>
      <w:r w:rsidR="00310626" w:rsidRPr="00A9789B">
        <w:rPr>
          <w:i/>
        </w:rPr>
        <w:t>N</w:t>
      </w:r>
      <w:r w:rsidR="00310626" w:rsidRPr="00A9789B">
        <w:t xml:space="preserve"> IRAP studies have sufficient statistical powe</w:t>
      </w:r>
      <w:r w:rsidR="00310626">
        <w:t xml:space="preserve">r.” </w:t>
      </w:r>
      <w:r w:rsidR="007D56E1">
        <w:t>(p.</w:t>
      </w:r>
      <w:r w:rsidR="007D56E1" w:rsidRPr="007D56E1">
        <w:rPr>
          <w:highlight w:val="yellow"/>
        </w:rPr>
        <w:t>XX</w:t>
      </w:r>
      <w:r w:rsidR="007D56E1">
        <w:t xml:space="preserve">). </w:t>
      </w:r>
      <w:r w:rsidR="00310626">
        <w:t xml:space="preserve">Given that past and future work continues to rely on the </w:t>
      </w:r>
      <w:r w:rsidR="007E7A6C">
        <w:t>conclusions</w:t>
      </w:r>
      <w:r w:rsidR="00310626">
        <w:t xml:space="preserve"> of Vahey et al.’s </w:t>
      </w:r>
      <w:r w:rsidR="00310626">
        <w:fldChar w:fldCharType="begin"/>
      </w:r>
      <w:r w:rsidR="00310626">
        <w:instrText xml:space="preserve"> ADDIN ZOTERO_ITEM CSL_CITATION {"citationID":"JPEuisyd","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310626">
        <w:fldChar w:fldCharType="separate"/>
      </w:r>
      <w:r w:rsidR="00310626">
        <w:rPr>
          <w:noProof/>
        </w:rPr>
        <w:t>(2015)</w:t>
      </w:r>
      <w:r w:rsidR="00310626">
        <w:fldChar w:fldCharType="end"/>
      </w:r>
      <w:r w:rsidR="00310626">
        <w:t xml:space="preserve"> meta-analysis, it is therefore important that </w:t>
      </w:r>
      <w:r w:rsidR="0011061B">
        <w:t xml:space="preserve">its </w:t>
      </w:r>
      <w:r w:rsidR="007E7A6C">
        <w:t xml:space="preserve">results </w:t>
      </w:r>
      <w:r w:rsidR="0063480E">
        <w:t xml:space="preserve">are </w:t>
      </w:r>
      <w:r w:rsidR="007E7A6C">
        <w:t>accurate</w:t>
      </w:r>
      <w:r w:rsidR="00F34AC4">
        <w:t xml:space="preserve"> and</w:t>
      </w:r>
      <w:r w:rsidR="007E7A6C">
        <w:t xml:space="preserve"> </w:t>
      </w:r>
      <w:r w:rsidR="00310626">
        <w:t>reliable</w:t>
      </w:r>
      <w:r w:rsidR="00F34AC4">
        <w:t xml:space="preserve">. </w:t>
      </w:r>
    </w:p>
    <w:p w14:paraId="3A5D5873" w14:textId="2382833F" w:rsidR="009B56C9" w:rsidRDefault="003B531E" w:rsidP="002C4652">
      <w:r>
        <w:t>E</w:t>
      </w:r>
      <w:r w:rsidR="00DC0CC5">
        <w:t>lsewhere, three meta-analyses have all concluded that the IRAP</w:t>
      </w:r>
      <w:r w:rsidR="0083323A">
        <w:t xml:space="preserve">’s </w:t>
      </w:r>
      <w:r w:rsidR="00DC0CC5">
        <w:t xml:space="preserve">reliability that is poor at best </w:t>
      </w:r>
      <w:r w:rsidR="00DC0CC5" w:rsidRPr="00DC0CC5">
        <w:rPr>
          <w:highlight w:val="yellow"/>
        </w:rPr>
        <w:t xml:space="preserve">(e.g., internal consistency alpha = .53, test-retest reliability ICC = .18: Hussey &amp; Drake, </w:t>
      </w:r>
      <w:r w:rsidR="00DC0CC5" w:rsidRPr="00174892">
        <w:rPr>
          <w:highlight w:val="yellow"/>
        </w:rPr>
        <w:t xml:space="preserve">2020 REF; see also </w:t>
      </w:r>
      <w:r w:rsidR="00DC0CC5" w:rsidRPr="00174892">
        <w:rPr>
          <w:highlight w:val="yellow"/>
        </w:rPr>
        <w:fldChar w:fldCharType="begin"/>
      </w:r>
      <w:r w:rsidR="00DC0CC5" w:rsidRPr="00174892">
        <w:rPr>
          <w:highlight w:val="yellow"/>
        </w:rPr>
        <w:instrText xml:space="preserve"> ADDIN ZOTERO_ITEM CSL_CITATION {"citationID":"Wq6wUao5","properties":{"formattedCitation":"(Golijani-Moghaddam et al., 2013; Greenwald &amp; Lai, 2020)","plainCitation":"(Golijani-Moghaddam et al., 2013;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00DC0CC5" w:rsidRPr="00174892">
        <w:rPr>
          <w:highlight w:val="yellow"/>
        </w:rPr>
        <w:fldChar w:fldCharType="separate"/>
      </w:r>
      <w:r w:rsidR="00DC0CC5" w:rsidRPr="00174892">
        <w:rPr>
          <w:noProof/>
          <w:highlight w:val="yellow"/>
        </w:rPr>
        <w:t>(Golijani-Moghaddam et al., 2013; Greenwald &amp; Lai, 2020)</w:t>
      </w:r>
      <w:r w:rsidR="00DC0CC5" w:rsidRPr="00174892">
        <w:rPr>
          <w:highlight w:val="yellow"/>
        </w:rPr>
        <w:fldChar w:fldCharType="end"/>
      </w:r>
      <w:r w:rsidR="00DC0CC5" w:rsidRPr="00174892">
        <w:rPr>
          <w:highlight w:val="yellow"/>
        </w:rPr>
        <w:t>.</w:t>
      </w:r>
      <w:r w:rsidR="00DC0CC5">
        <w:t xml:space="preserve"> </w:t>
      </w:r>
      <w:r w:rsidR="00597B37">
        <w:t>Given that a degree of reliability is necessary for validity and utility, the</w:t>
      </w:r>
      <w:r w:rsidR="00C56D0B">
        <w:t xml:space="preserve"> </w:t>
      </w:r>
      <w:r w:rsidR="00C47DC6">
        <w:t xml:space="preserve">conclusions </w:t>
      </w:r>
      <w:r w:rsidR="00C56D0B">
        <w:t xml:space="preserve">of these meta-analyses of </w:t>
      </w:r>
      <w:r w:rsidR="00C47DC6">
        <w:t xml:space="preserve">reliability </w:t>
      </w:r>
      <w:r w:rsidR="00174892">
        <w:t xml:space="preserve">versus </w:t>
      </w:r>
      <w:r w:rsidR="00C56D0B">
        <w:t xml:space="preserve">criterion validity </w:t>
      </w:r>
      <w:r w:rsidR="00597B37">
        <w:t xml:space="preserve">would seem to be at odds with one another. </w:t>
      </w:r>
      <w:r w:rsidR="00012D86">
        <w:t xml:space="preserve">This serves as a second source of motivation to assess whether the results of Vahey et al. (2015) are indeed </w:t>
      </w:r>
      <w:r w:rsidR="00071AF0">
        <w:t>reliable</w:t>
      </w:r>
      <w:r w:rsidR="00012D86">
        <w:t xml:space="preserve">. </w:t>
      </w:r>
    </w:p>
    <w:p w14:paraId="60F1C567" w14:textId="3F32BF3E" w:rsidR="007277F8" w:rsidRDefault="007277F8" w:rsidP="007277F8">
      <w:pPr>
        <w:pStyle w:val="Heading2"/>
      </w:pPr>
      <w:r>
        <w:t>Replicability and reproducibility</w:t>
      </w:r>
    </w:p>
    <w:p w14:paraId="60DEE83F" w14:textId="77777777" w:rsidR="00380BF0" w:rsidRDefault="006311E6" w:rsidP="00F5007E">
      <w:r>
        <w:t>In the wider psychology literature</w:t>
      </w:r>
      <w:r w:rsidR="00B440A1" w:rsidRPr="00187488">
        <w:t>, t</w:t>
      </w:r>
      <w:r w:rsidR="00CE7EAF" w:rsidRPr="00187488">
        <w:t>he concepts of reproducibility and replicability have come to recent prominence as part of what has been called the Replicability Crisis (</w:t>
      </w:r>
      <w:r w:rsidR="00CE7EAF" w:rsidRPr="00187488">
        <w:rPr>
          <w:highlight w:val="yellow"/>
        </w:rPr>
        <w:t>REF</w:t>
      </w:r>
      <w:r w:rsidR="00CE7EAF" w:rsidRPr="00187488">
        <w:t>)</w:t>
      </w:r>
      <w:r w:rsidR="00270399">
        <w:t xml:space="preserve">. This </w:t>
      </w:r>
      <w:r w:rsidR="0069459C">
        <w:t xml:space="preserve">began in the field of social psychology but </w:t>
      </w:r>
      <w:r w:rsidR="009365E6">
        <w:t>discourse</w:t>
      </w:r>
      <w:r w:rsidR="00270399">
        <w:t xml:space="preserve"> around it has now </w:t>
      </w:r>
      <w:r w:rsidR="00A17170">
        <w:t xml:space="preserve">also spread to </w:t>
      </w:r>
      <w:r w:rsidR="0069459C">
        <w:t>clinical psychology (</w:t>
      </w:r>
      <w:r w:rsidR="0069459C" w:rsidRPr="0069459C">
        <w:rPr>
          <w:highlight w:val="yellow"/>
        </w:rPr>
        <w:t>REF</w:t>
      </w:r>
      <w:r w:rsidR="0069459C">
        <w:t>)</w:t>
      </w:r>
      <w:r w:rsidR="00CE7EAF" w:rsidRPr="00187488">
        <w:t>. Large</w:t>
      </w:r>
      <w:r w:rsidR="00B440A1" w:rsidRPr="00187488">
        <w:t>-</w:t>
      </w:r>
      <w:r w:rsidR="00CE7EAF" w:rsidRPr="00187488">
        <w:t xml:space="preserve">scale efforts to reproduce and replicate psychological research have demonstrated that the published </w:t>
      </w:r>
      <w:r w:rsidR="00CE7EAF" w:rsidRPr="00187488">
        <w:lastRenderedPageBreak/>
        <w:t>literature has both a high rate of misreported results (</w:t>
      </w:r>
      <w:r w:rsidR="00CE7EAF" w:rsidRPr="00187488">
        <w:rPr>
          <w:highlight w:val="yellow"/>
        </w:rPr>
        <w:t>REF</w:t>
      </w:r>
      <w:r w:rsidR="00CE7EAF" w:rsidRPr="00187488">
        <w:t>)</w:t>
      </w:r>
      <w:r w:rsidR="001C3D91">
        <w:t xml:space="preserve"> </w:t>
      </w:r>
      <w:r w:rsidR="00CE7EAF" w:rsidRPr="00187488">
        <w:t xml:space="preserve">and </w:t>
      </w:r>
      <w:r w:rsidR="000C05E3" w:rsidRPr="00187488">
        <w:t>that results frequently do not replicate when experiments are repeated with high fidelity (</w:t>
      </w:r>
      <w:r w:rsidR="000C05E3" w:rsidRPr="00187488">
        <w:rPr>
          <w:highlight w:val="yellow"/>
        </w:rPr>
        <w:t>REF</w:t>
      </w:r>
      <w:r w:rsidR="000C05E3" w:rsidRPr="00187488">
        <w:t xml:space="preserve">). </w:t>
      </w:r>
    </w:p>
    <w:p w14:paraId="6CC72359" w14:textId="2DC703A7" w:rsidR="00B866E4" w:rsidRPr="00187488" w:rsidRDefault="0069459C" w:rsidP="00F5007E">
      <w:r>
        <w:t xml:space="preserve">Concerns about </w:t>
      </w:r>
      <w:r w:rsidR="000C05E3" w:rsidRPr="00187488">
        <w:t xml:space="preserve">reproducibility </w:t>
      </w:r>
      <w:r w:rsidR="007559B9">
        <w:t xml:space="preserve">have been raised about not only original research articles but </w:t>
      </w:r>
      <w:r>
        <w:t xml:space="preserve">also </w:t>
      </w:r>
      <w:r w:rsidR="007559B9">
        <w:t xml:space="preserve">the results of </w:t>
      </w:r>
      <w:r w:rsidR="000C05E3" w:rsidRPr="00187488">
        <w:t>meta</w:t>
      </w:r>
      <w:r>
        <w:t>-</w:t>
      </w:r>
      <w:r w:rsidR="000C05E3" w:rsidRPr="00187488">
        <w:t>analyses</w:t>
      </w:r>
      <w:r w:rsidR="00823386">
        <w:t xml:space="preserve">. </w:t>
      </w:r>
      <w:r w:rsidR="007B65B2">
        <w:t xml:space="preserve">Lakens et al. </w:t>
      </w:r>
      <w:r w:rsidR="007B65B2">
        <w:fldChar w:fldCharType="begin"/>
      </w:r>
      <w:r w:rsidR="00CB1EB8">
        <w:instrText xml:space="preserve"> ADDIN ZOTERO_ITEM CSL_CITATION {"citationID":"d6XNcoxQ","properties":{"formattedCitation":"(2017)","plainCitation":"(2017)","noteIndex":0},"citationItems":[{"id":12663,"uris":["http://zotero.org/users/1687755/items/IBB5XYVT"],"uri":["http://zotero.org/users/1687755/items/IBB5XYVT"],"itemData":{"id":12663,"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007B65B2">
        <w:fldChar w:fldCharType="separate"/>
      </w:r>
      <w:r w:rsidR="007B65B2">
        <w:rPr>
          <w:noProof/>
        </w:rPr>
        <w:t>(2017)</w:t>
      </w:r>
      <w:r w:rsidR="007B65B2">
        <w:fldChar w:fldCharType="end"/>
      </w:r>
      <w:r w:rsidR="00F74B1A" w:rsidRPr="00187488">
        <w:t xml:space="preserve"> </w:t>
      </w:r>
      <w:r w:rsidR="007B65B2">
        <w:t>recently demonstrated that the results of the majority of a random sample of meta-analyses published in psychology cannot be reproduced</w:t>
      </w:r>
      <w:r w:rsidR="00F5356D">
        <w:t xml:space="preserve"> </w:t>
      </w:r>
      <w:r w:rsidR="00F5356D" w:rsidRPr="00F5356D">
        <w:rPr>
          <w:highlight w:val="yellow"/>
        </w:rPr>
        <w:t>[in what way?]</w:t>
      </w:r>
      <w:r w:rsidR="00823386">
        <w:t xml:space="preserve">. </w:t>
      </w:r>
      <w:proofErr w:type="spellStart"/>
      <w:r w:rsidR="00F970A1">
        <w:t>Maassen</w:t>
      </w:r>
      <w:proofErr w:type="spellEnd"/>
      <w:r w:rsidR="00F970A1">
        <w:t xml:space="preserve"> et al. </w:t>
      </w:r>
      <w:r w:rsidR="00F970A1">
        <w:fldChar w:fldCharType="begin"/>
      </w:r>
      <w:r w:rsidR="00F970A1">
        <w:instrText xml:space="preserve"> ADDIN ZOTERO_ITEM CSL_CITATION {"citationID":"4Iu1pdzi","properties":{"formattedCitation":"(2020)","plainCitation":"(2020)","noteIndex":0},"citationItems":[{"id":12665,"uris":["http://zotero.org/users/1687755/items/WUWAGAGT"],"uri":["http://zotero.org/users/1687755/items/WUWAGAGT"],"itemData":{"id":12665,"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00F970A1">
        <w:fldChar w:fldCharType="separate"/>
      </w:r>
      <w:r w:rsidR="00F970A1">
        <w:rPr>
          <w:noProof/>
        </w:rPr>
        <w:t>(2020)</w:t>
      </w:r>
      <w:r w:rsidR="00F970A1">
        <w:fldChar w:fldCharType="end"/>
      </w:r>
      <w:r w:rsidR="00F970A1">
        <w:t xml:space="preserve"> found that almost half of effect-sizes reported in meta-analyses of psychology research could not be reproduced. This was attributed to </w:t>
      </w:r>
      <w:r w:rsidR="007B65B2">
        <w:t>due to a variety of issues such as errors</w:t>
      </w:r>
      <w:r w:rsidR="00F970A1">
        <w:t xml:space="preserve"> in the extraction of effect sizes from original studies</w:t>
      </w:r>
      <w:r w:rsidR="007B65B2">
        <w:t>, insufficient detail</w:t>
      </w:r>
      <w:r w:rsidR="006628F5">
        <w:t>s regarding data processin</w:t>
      </w:r>
      <w:r w:rsidR="00F970A1">
        <w:t xml:space="preserve">g and transformation of effect sizes, insufficient details of the specific </w:t>
      </w:r>
      <w:r w:rsidR="006628F5">
        <w:t>meta-analytic approach</w:t>
      </w:r>
      <w:r w:rsidR="00F970A1">
        <w:t xml:space="preserve"> employed, or failures to adhere to meta-analysis </w:t>
      </w:r>
      <w:commentRangeStart w:id="0"/>
      <w:r w:rsidR="00F970A1">
        <w:t>reporting guidelines</w:t>
      </w:r>
      <w:commentRangeEnd w:id="0"/>
      <w:r w:rsidR="00F970A1">
        <w:rPr>
          <w:rStyle w:val="CommentReference"/>
        </w:rPr>
        <w:commentReference w:id="0"/>
      </w:r>
      <w:r w:rsidR="00F970A1">
        <w:t>.</w:t>
      </w:r>
      <w:r w:rsidR="00F5356D">
        <w:t xml:space="preserve"> </w:t>
      </w:r>
    </w:p>
    <w:p w14:paraId="370DEE3A" w14:textId="1EFE2ADD" w:rsidR="003731B6" w:rsidRPr="00D907B9" w:rsidRDefault="00A41516" w:rsidP="00D907B9">
      <w:pPr>
        <w:rPr>
          <w:lang w:val="en-IE"/>
        </w:rPr>
      </w:pPr>
      <w:r>
        <w:t xml:space="preserve">In this article, I </w:t>
      </w:r>
      <w:r w:rsidR="00073AEA">
        <w:t xml:space="preserve">therefore sought to assess the reproducibility of Vahey et al.’s (2015) </w:t>
      </w:r>
      <w:r w:rsidR="004215DD">
        <w:t xml:space="preserve">data and </w:t>
      </w:r>
      <w:r w:rsidR="00073AEA">
        <w:t>results</w:t>
      </w:r>
      <w:r w:rsidR="008B447A">
        <w:t xml:space="preserve">. </w:t>
      </w:r>
      <w:r w:rsidR="00256E49">
        <w:t>I</w:t>
      </w:r>
      <w:r w:rsidR="003731B6">
        <w:t xml:space="preserve">n the first section of this article </w:t>
      </w:r>
      <w:r w:rsidR="00256E49">
        <w:t xml:space="preserve">I </w:t>
      </w:r>
      <w:r w:rsidR="002C4756">
        <w:rPr>
          <w:lang w:val="en-IE"/>
        </w:rPr>
        <w:t>provide details of the original meta</w:t>
      </w:r>
      <w:r w:rsidR="00256E49">
        <w:rPr>
          <w:lang w:val="en-IE"/>
        </w:rPr>
        <w:t>-</w:t>
      </w:r>
      <w:r w:rsidR="002C4756">
        <w:rPr>
          <w:lang w:val="en-IE"/>
        </w:rPr>
        <w:t xml:space="preserve">analysis. </w:t>
      </w:r>
      <w:r w:rsidR="003731B6">
        <w:rPr>
          <w:lang w:val="en-IE"/>
        </w:rPr>
        <w:t xml:space="preserve">In the second section </w:t>
      </w:r>
      <w:r w:rsidR="002C4756">
        <w:rPr>
          <w:lang w:val="en-IE"/>
        </w:rPr>
        <w:t xml:space="preserve">I </w:t>
      </w:r>
      <w:r w:rsidR="003731B6">
        <w:rPr>
          <w:lang w:val="en-IE"/>
        </w:rPr>
        <w:t xml:space="preserve">assess </w:t>
      </w:r>
      <w:r w:rsidR="002216D6">
        <w:rPr>
          <w:lang w:val="en-IE"/>
        </w:rPr>
        <w:t>its</w:t>
      </w:r>
      <w:r w:rsidR="003731B6">
        <w:rPr>
          <w:lang w:val="en-IE"/>
        </w:rPr>
        <w:t xml:space="preserve"> reproducibility </w:t>
      </w:r>
      <w:r w:rsidR="002216D6">
        <w:rPr>
          <w:lang w:val="en-IE"/>
        </w:rPr>
        <w:t xml:space="preserve">in </w:t>
      </w:r>
      <w:r w:rsidR="003731B6">
        <w:rPr>
          <w:lang w:val="en-IE"/>
        </w:rPr>
        <w:t xml:space="preserve">multiple </w:t>
      </w:r>
      <w:r w:rsidR="002216D6">
        <w:rPr>
          <w:lang w:val="en-IE"/>
        </w:rPr>
        <w:t>ways</w:t>
      </w:r>
      <w:r w:rsidR="003731B6">
        <w:rPr>
          <w:lang w:val="en-IE"/>
        </w:rPr>
        <w:t xml:space="preserve">: </w:t>
      </w:r>
      <w:r w:rsidR="0099378E">
        <w:rPr>
          <w:lang w:val="en-IE"/>
        </w:rPr>
        <w:t>its power analyses, meta-analysis results, the calculation of weighted-mean effect sizes, and the extraction and conversion of individual effect sizes from original articles</w:t>
      </w:r>
      <w:r w:rsidR="002C4756">
        <w:rPr>
          <w:lang w:val="en-IE"/>
        </w:rPr>
        <w:t xml:space="preserve">. </w:t>
      </w:r>
      <w:r w:rsidR="00A85039">
        <w:rPr>
          <w:lang w:val="en-IE"/>
        </w:rPr>
        <w:t>B</w:t>
      </w:r>
      <w:r w:rsidR="00256E49">
        <w:rPr>
          <w:lang w:val="en-IE"/>
        </w:rPr>
        <w:t xml:space="preserve">ased on </w:t>
      </w:r>
      <w:r w:rsidR="000E757F">
        <w:rPr>
          <w:lang w:val="en-IE"/>
        </w:rPr>
        <w:t xml:space="preserve">issues and </w:t>
      </w:r>
      <w:r w:rsidR="00A85039">
        <w:rPr>
          <w:lang w:val="en-IE"/>
        </w:rPr>
        <w:t>errors that were detect</w:t>
      </w:r>
      <w:r w:rsidR="000E757F">
        <w:rPr>
          <w:lang w:val="en-IE"/>
        </w:rPr>
        <w:t xml:space="preserve">ed </w:t>
      </w:r>
      <w:r w:rsidR="00A85039">
        <w:rPr>
          <w:lang w:val="en-IE"/>
        </w:rPr>
        <w:t xml:space="preserve">in the second section, in the third section </w:t>
      </w:r>
      <w:r w:rsidR="00E31D90">
        <w:rPr>
          <w:lang w:val="en-IE"/>
        </w:rPr>
        <w:t xml:space="preserve">I </w:t>
      </w:r>
      <w:r w:rsidR="007D6877">
        <w:rPr>
          <w:lang w:val="en-IE"/>
        </w:rPr>
        <w:t>conduct</w:t>
      </w:r>
      <w:r w:rsidR="00E31D90">
        <w:rPr>
          <w:lang w:val="en-IE"/>
        </w:rPr>
        <w:t xml:space="preserve"> </w:t>
      </w:r>
      <w:r w:rsidR="00A85039">
        <w:rPr>
          <w:lang w:val="en-IE"/>
        </w:rPr>
        <w:t xml:space="preserve">a </w:t>
      </w:r>
      <w:r w:rsidR="00E31D90">
        <w:rPr>
          <w:lang w:val="en-IE"/>
        </w:rPr>
        <w:t>new meta</w:t>
      </w:r>
      <w:r w:rsidR="00256E49">
        <w:rPr>
          <w:lang w:val="en-IE"/>
        </w:rPr>
        <w:t>-</w:t>
      </w:r>
      <w:r w:rsidR="00E31D90">
        <w:rPr>
          <w:lang w:val="en-IE"/>
        </w:rPr>
        <w:t>analysis</w:t>
      </w:r>
      <w:r w:rsidR="006E7481">
        <w:rPr>
          <w:lang w:val="en-IE"/>
        </w:rPr>
        <w:t xml:space="preserve"> and power analys</w:t>
      </w:r>
      <w:r w:rsidR="00DA25C0">
        <w:rPr>
          <w:lang w:val="en-IE"/>
        </w:rPr>
        <w:t>e</w:t>
      </w:r>
      <w:r w:rsidR="006E7481">
        <w:rPr>
          <w:lang w:val="en-IE"/>
        </w:rPr>
        <w:t>s</w:t>
      </w:r>
      <w:r w:rsidR="006C55D4">
        <w:rPr>
          <w:lang w:val="en-IE"/>
        </w:rPr>
        <w:t xml:space="preserve"> to make sample size recommendations</w:t>
      </w:r>
      <w:r w:rsidR="00E31D90">
        <w:rPr>
          <w:lang w:val="en-IE"/>
        </w:rPr>
        <w:t xml:space="preserve">. </w:t>
      </w:r>
      <w:r w:rsidR="00993890">
        <w:rPr>
          <w:lang w:val="en-IE"/>
        </w:rPr>
        <w:t>A</w:t>
      </w:r>
      <w:r w:rsidR="00CC2A99">
        <w:rPr>
          <w:lang w:val="en-IE"/>
        </w:rPr>
        <w:t xml:space="preserve">ll data and code </w:t>
      </w:r>
      <w:r w:rsidR="00835026">
        <w:rPr>
          <w:lang w:val="en-IE"/>
        </w:rPr>
        <w:t xml:space="preserve">to reproduce my analyses </w:t>
      </w:r>
      <w:r w:rsidR="00CC2A99">
        <w:rPr>
          <w:lang w:val="en-IE"/>
        </w:rPr>
        <w:t>can be found on the Open Science Framework (osf.io/</w:t>
      </w:r>
      <w:r w:rsidR="00CC2A99" w:rsidRPr="00F35D8F">
        <w:rPr>
          <w:color w:val="FF0000"/>
          <w:lang w:val="en-IE"/>
        </w:rPr>
        <w:t>XXXX</w:t>
      </w:r>
      <w:r w:rsidR="00CC2A99">
        <w:rPr>
          <w:lang w:val="en-IE"/>
        </w:rPr>
        <w:t>).</w:t>
      </w:r>
    </w:p>
    <w:p w14:paraId="39A4B3A4" w14:textId="197F5895" w:rsidR="000B37DC" w:rsidRDefault="000B37DC" w:rsidP="00D907B9">
      <w:pPr>
        <w:pStyle w:val="Heading1"/>
        <w:rPr>
          <w:lang w:val="en-IE"/>
        </w:rPr>
      </w:pPr>
      <w:r>
        <w:rPr>
          <w:lang w:val="en-IE"/>
        </w:rPr>
        <w:lastRenderedPageBreak/>
        <w:t>Methods and results</w:t>
      </w:r>
    </w:p>
    <w:p w14:paraId="2B87BD1B" w14:textId="29459681" w:rsidR="00D907B9" w:rsidRDefault="00C6547B" w:rsidP="000B37DC">
      <w:pPr>
        <w:pStyle w:val="Heading2"/>
        <w:rPr>
          <w:lang w:val="en-IE"/>
        </w:rPr>
      </w:pPr>
      <w:r>
        <w:rPr>
          <w:lang w:val="en-IE"/>
        </w:rPr>
        <w:t>R</w:t>
      </w:r>
      <w:r w:rsidR="002770F4">
        <w:rPr>
          <w:lang w:val="en-IE"/>
        </w:rPr>
        <w:t>eproducibility</w:t>
      </w:r>
      <w:r w:rsidR="00101766">
        <w:rPr>
          <w:lang w:val="en-IE"/>
        </w:rPr>
        <w:t xml:space="preserve"> </w:t>
      </w:r>
      <w:r>
        <w:rPr>
          <w:lang w:val="en-IE"/>
        </w:rPr>
        <w:t xml:space="preserve">of </w:t>
      </w:r>
      <w:r w:rsidR="00BB6A4C">
        <w:rPr>
          <w:lang w:val="en-IE"/>
        </w:rPr>
        <w:t>individual steps in the analysis</w:t>
      </w:r>
    </w:p>
    <w:p w14:paraId="40277F17" w14:textId="2FF86FD9" w:rsidR="00370731" w:rsidRDefault="00072127" w:rsidP="0079285A">
      <w:pPr>
        <w:rPr>
          <w:lang w:val="en-IE"/>
        </w:rPr>
      </w:pPr>
      <w:r>
        <w:rPr>
          <w:lang w:val="en-IE"/>
        </w:rPr>
        <w:t xml:space="preserve">In this section, I work backwards through Vahey et al.’s (2015) results and data and attempt to reproduce each step. </w:t>
      </w:r>
      <w:r w:rsidR="0079285A">
        <w:rPr>
          <w:lang w:val="en-IE"/>
        </w:rPr>
        <w:t xml:space="preserve">While Vahey et al. (2015) did share their meta-analysed effect sizes in supplementary online materials, they did not share their analysis code or scripts. Prior to attempting to reproduce Vahey et al.’s (2015) data and results, I contracted the first author and requested copies of their data, code and/or analysis scripts. However, he declined to share these materials. </w:t>
      </w:r>
      <w:r w:rsidR="006C59B4">
        <w:rPr>
          <w:lang w:val="en-IE"/>
        </w:rPr>
        <w:t xml:space="preserve">At times, the details reported in Vahey et al. (2015) and their supplementary materials were not sufficient to reproduce their </w:t>
      </w:r>
      <w:r w:rsidR="00EA3C0D">
        <w:rPr>
          <w:lang w:val="en-IE"/>
        </w:rPr>
        <w:t>data and results.</w:t>
      </w:r>
      <w:r w:rsidR="00051346">
        <w:rPr>
          <w:lang w:val="en-IE"/>
        </w:rPr>
        <w:t xml:space="preserve"> This difficulty has been noted in previous publications which attempted to reproduce the results of published meta-analyses (e.g., REF)</w:t>
      </w:r>
      <w:r w:rsidR="0079285A">
        <w:rPr>
          <w:lang w:val="en-IE"/>
        </w:rPr>
        <w:t>. Where details were not sufficient to reproduce the original data and results</w:t>
      </w:r>
      <w:r w:rsidR="00311B15">
        <w:rPr>
          <w:lang w:val="en-IE"/>
        </w:rPr>
        <w:t>, reasonable guesses were made. At times, this involved exploring more than one method</w:t>
      </w:r>
      <w:r w:rsidR="00051346">
        <w:rPr>
          <w:lang w:val="en-IE"/>
        </w:rPr>
        <w:t xml:space="preserve">, and settling on the closest approximation found. </w:t>
      </w:r>
    </w:p>
    <w:p w14:paraId="75255B2C" w14:textId="3E1B6F9B" w:rsidR="00051346" w:rsidRPr="005C32EA" w:rsidRDefault="00370731" w:rsidP="0079285A">
      <w:pPr>
        <w:rPr>
          <w:lang w:val="en-IE"/>
        </w:rPr>
      </w:pPr>
      <w:r>
        <w:rPr>
          <w:lang w:val="en-IE"/>
        </w:rPr>
        <w:t xml:space="preserve">The first author of the original meta-analysis was contacted again before this article was either submitted for publication or to a preprint server. The draft manuscript, along with all data and code was supplied to them, </w:t>
      </w:r>
      <w:r w:rsidR="00BF05F4">
        <w:rPr>
          <w:lang w:val="en-IE"/>
        </w:rPr>
        <w:t xml:space="preserve">and they were encouraged to find possible mistakes in my reanalysis. </w:t>
      </w:r>
      <w:r w:rsidR="001D4387" w:rsidRPr="001D4387">
        <w:rPr>
          <w:highlight w:val="yellow"/>
          <w:lang w:val="en-IE"/>
        </w:rPr>
        <w:t>[comment on whether Vahey et al. (2015) responded or found any issues]</w:t>
      </w:r>
      <w:r w:rsidR="00BF05F4">
        <w:rPr>
          <w:lang w:val="en-IE"/>
        </w:rPr>
        <w:t xml:space="preserve"> </w:t>
      </w:r>
    </w:p>
    <w:p w14:paraId="4A3F8A0C" w14:textId="6201E98C" w:rsidR="00772089" w:rsidRPr="00772089" w:rsidRDefault="00772089" w:rsidP="002E47E0">
      <w:pPr>
        <w:pStyle w:val="Heading3"/>
      </w:pPr>
      <w:r>
        <w:t>Power analyses</w:t>
      </w:r>
    </w:p>
    <w:p w14:paraId="0FA1CB2F" w14:textId="732D67EA" w:rsidR="00670235" w:rsidRPr="00670235" w:rsidRDefault="00670235" w:rsidP="00B433E4">
      <w:pPr>
        <w:rPr>
          <w:lang w:val="en-IE"/>
        </w:rPr>
      </w:pPr>
      <w:r w:rsidRPr="00670235">
        <w:rPr>
          <w:lang w:val="en-IE"/>
        </w:rPr>
        <w:lastRenderedPageBreak/>
        <w:t>Vahey et al.’s reported meta</w:t>
      </w:r>
      <w:r>
        <w:rPr>
          <w:lang w:val="en-IE"/>
        </w:rPr>
        <w:t>-analysis</w:t>
      </w:r>
      <w:r w:rsidRPr="00670235">
        <w:rPr>
          <w:lang w:val="en-IE"/>
        </w:rPr>
        <w:t xml:space="preserve"> effect size estimate was </w:t>
      </w:r>
      <w:r w:rsidRPr="00670235">
        <w:rPr>
          <w:i/>
          <w:lang w:val="en-IE"/>
        </w:rPr>
        <w:t>r</w:t>
      </w:r>
      <w:r w:rsidRPr="00670235">
        <w:rPr>
          <w:lang w:val="en-IE"/>
        </w:rPr>
        <w:t xml:space="preserve"> = .45, 95% CI [.40, .54], 95% CR [.23, .67]. Using this effect size, they conducted power analys</w:t>
      </w:r>
      <w:r>
        <w:rPr>
          <w:lang w:val="en-IE"/>
        </w:rPr>
        <w:t>es for sample size planning</w:t>
      </w:r>
      <w:r w:rsidRPr="00670235">
        <w:rPr>
          <w:lang w:val="en-IE"/>
        </w:rPr>
        <w:t xml:space="preserve">. </w:t>
      </w:r>
      <w:r>
        <w:rPr>
          <w:lang w:val="en-IE"/>
        </w:rPr>
        <w:t xml:space="preserve">They </w:t>
      </w:r>
      <w:r w:rsidRPr="00670235">
        <w:rPr>
          <w:lang w:val="en-IE"/>
        </w:rPr>
        <w:t>reported that, to detect a zero order correlation with 80% power</w:t>
      </w:r>
      <w:r w:rsidR="004B7D55">
        <w:rPr>
          <w:lang w:val="en-IE"/>
        </w:rPr>
        <w:t xml:space="preserve">, </w:t>
      </w:r>
      <w:r w:rsidRPr="00670235">
        <w:rPr>
          <w:lang w:val="en-IE"/>
        </w:rPr>
        <w:t xml:space="preserve">29 participants </w:t>
      </w:r>
      <w:r w:rsidR="009B507C">
        <w:rPr>
          <w:lang w:val="en-IE"/>
        </w:rPr>
        <w:t>would be required</w:t>
      </w:r>
      <w:r w:rsidRPr="00670235">
        <w:rPr>
          <w:lang w:val="en-IE"/>
        </w:rPr>
        <w:t xml:space="preserve"> when using the </w:t>
      </w:r>
      <w:r w:rsidR="00F51824">
        <w:rPr>
          <w:lang w:val="en-IE"/>
        </w:rPr>
        <w:t>meta-analytic effect size,</w:t>
      </w:r>
      <w:r w:rsidRPr="00670235">
        <w:rPr>
          <w:lang w:val="en-IE"/>
        </w:rPr>
        <w:t xml:space="preserve"> or 37 if using the lower bound of the CI (</w:t>
      </w:r>
      <w:r w:rsidR="009B507C">
        <w:rPr>
          <w:lang w:val="en-IE"/>
        </w:rPr>
        <w:t xml:space="preserve">alpha = .05, one-tailed; </w:t>
      </w:r>
      <w:r w:rsidRPr="00670235">
        <w:rPr>
          <w:lang w:val="en-IE"/>
        </w:rPr>
        <w:t xml:space="preserve">following </w:t>
      </w:r>
      <w:r w:rsidR="00F51824" w:rsidRPr="00670235">
        <w:rPr>
          <w:lang w:val="en-IE"/>
        </w:rPr>
        <w:t>recommendations</w:t>
      </w:r>
      <w:r w:rsidRPr="00670235">
        <w:rPr>
          <w:lang w:val="en-IE"/>
        </w:rPr>
        <w:t xml:space="preserve"> by Perugini, Gallucci, &amp; </w:t>
      </w:r>
      <w:proofErr w:type="spellStart"/>
      <w:r w:rsidRPr="00670235">
        <w:rPr>
          <w:lang w:val="en-IE"/>
        </w:rPr>
        <w:t>Costantini</w:t>
      </w:r>
      <w:proofErr w:type="spellEnd"/>
      <w:r w:rsidRPr="00670235">
        <w:rPr>
          <w:lang w:val="en-IE"/>
        </w:rPr>
        <w:t xml:space="preserve">, 2014). I used the R package pwr </w:t>
      </w:r>
      <w:r w:rsidR="008D1B2D">
        <w:rPr>
          <w:lang w:val="en-IE"/>
        </w:rPr>
        <w:t xml:space="preserve">(REF) </w:t>
      </w:r>
      <w:r w:rsidRPr="00670235">
        <w:rPr>
          <w:lang w:val="en-IE"/>
        </w:rPr>
        <w:t xml:space="preserve">to reproduce these </w:t>
      </w:r>
      <w:r w:rsidR="00506BD0">
        <w:rPr>
          <w:lang w:val="en-IE"/>
        </w:rPr>
        <w:t xml:space="preserve">sample size </w:t>
      </w:r>
      <w:r w:rsidR="00996AD9">
        <w:rPr>
          <w:lang w:val="en-IE"/>
        </w:rPr>
        <w:t>recommendations</w:t>
      </w:r>
      <w:r w:rsidR="008D1B2D">
        <w:rPr>
          <w:lang w:val="en-IE"/>
        </w:rPr>
        <w:t xml:space="preserve">, which were found to be computationally </w:t>
      </w:r>
      <w:r w:rsidR="00EF7462">
        <w:rPr>
          <w:lang w:val="en-IE"/>
        </w:rPr>
        <w:t>reproducible.</w:t>
      </w:r>
    </w:p>
    <w:p w14:paraId="4F3D2861" w14:textId="6FA2F633" w:rsidR="00670235" w:rsidRDefault="00670235" w:rsidP="00194085">
      <w:pPr>
        <w:rPr>
          <w:lang w:val="en-IE"/>
        </w:rPr>
      </w:pPr>
      <w:r w:rsidRPr="00670235">
        <w:rPr>
          <w:lang w:val="en-IE"/>
        </w:rPr>
        <w:t xml:space="preserve">However, Vahey et al.’s </w:t>
      </w:r>
      <w:r w:rsidR="00EF7462">
        <w:rPr>
          <w:lang w:val="en-IE"/>
        </w:rPr>
        <w:t xml:space="preserve">(2015) </w:t>
      </w:r>
      <w:r w:rsidRPr="00670235">
        <w:rPr>
          <w:lang w:val="en-IE"/>
        </w:rPr>
        <w:t>choice</w:t>
      </w:r>
      <w:r w:rsidR="00CA4AF7">
        <w:rPr>
          <w:lang w:val="en-IE"/>
        </w:rPr>
        <w:t xml:space="preserve"> of parameters for these power analyses</w:t>
      </w:r>
      <w:r w:rsidRPr="00670235">
        <w:rPr>
          <w:lang w:val="en-IE"/>
        </w:rPr>
        <w:t xml:space="preserve"> could be questioned</w:t>
      </w:r>
      <w:r w:rsidR="00CA4AF7">
        <w:rPr>
          <w:lang w:val="en-IE"/>
        </w:rPr>
        <w:t>: o</w:t>
      </w:r>
      <w:r w:rsidRPr="00670235">
        <w:rPr>
          <w:lang w:val="en-IE"/>
        </w:rPr>
        <w:t xml:space="preserve">ne-tailed correlation with alpha = .05 are very uncommon </w:t>
      </w:r>
      <w:r w:rsidR="00CA4AF7">
        <w:rPr>
          <w:lang w:val="en-IE"/>
        </w:rPr>
        <w:t>in the literature</w:t>
      </w:r>
      <w:r w:rsidRPr="00670235">
        <w:rPr>
          <w:lang w:val="en-IE"/>
        </w:rPr>
        <w:t xml:space="preserve">, and regression analyses require two-sided testing. A two-tailed test with alpha = .05 would </w:t>
      </w:r>
      <w:r w:rsidR="000D55D4">
        <w:rPr>
          <w:lang w:val="en-IE"/>
        </w:rPr>
        <w:t xml:space="preserve">therefore </w:t>
      </w:r>
      <w:r w:rsidRPr="00670235">
        <w:rPr>
          <w:lang w:val="en-IE"/>
        </w:rPr>
        <w:t>correspond more closely to modal research practices. I therefore recomputed sample size estimates using these parameters:</w:t>
      </w:r>
      <w:r w:rsidR="00AF559F">
        <w:rPr>
          <w:lang w:val="en-IE"/>
        </w:rPr>
        <w:t xml:space="preserve"> using the meta-analytic effect size (</w:t>
      </w:r>
      <w:r w:rsidRPr="00AF559F">
        <w:rPr>
          <w:i/>
          <w:lang w:val="en-IE"/>
        </w:rPr>
        <w:t>r</w:t>
      </w:r>
      <w:r w:rsidRPr="00670235">
        <w:rPr>
          <w:lang w:val="en-IE"/>
        </w:rPr>
        <w:t xml:space="preserve"> = .45</w:t>
      </w:r>
      <w:r w:rsidR="00AF559F">
        <w:rPr>
          <w:lang w:val="en-IE"/>
        </w:rPr>
        <w:t xml:space="preserve">), </w:t>
      </w:r>
      <w:r w:rsidRPr="00670235">
        <w:rPr>
          <w:lang w:val="en-IE"/>
        </w:rPr>
        <w:t xml:space="preserve">36 participants </w:t>
      </w:r>
      <w:r w:rsidR="0000256A">
        <w:rPr>
          <w:lang w:val="en-IE"/>
        </w:rPr>
        <w:t>would be</w:t>
      </w:r>
      <w:r w:rsidR="00AF559F">
        <w:rPr>
          <w:lang w:val="en-IE"/>
        </w:rPr>
        <w:t xml:space="preserve"> required (</w:t>
      </w:r>
      <w:r w:rsidRPr="00670235">
        <w:rPr>
          <w:lang w:val="en-IE"/>
        </w:rPr>
        <w:t>80% power, alpha = .05, two-tailed</w:t>
      </w:r>
      <w:r w:rsidR="00AF559F">
        <w:rPr>
          <w:lang w:val="en-IE"/>
        </w:rPr>
        <w:t>)</w:t>
      </w:r>
      <w:r w:rsidRPr="00670235">
        <w:rPr>
          <w:lang w:val="en-IE"/>
        </w:rPr>
        <w:t>.</w:t>
      </w:r>
      <w:r w:rsidR="00AF559F">
        <w:rPr>
          <w:lang w:val="en-IE"/>
        </w:rPr>
        <w:t xml:space="preserve"> When using the lower bound of the confidence interval (</w:t>
      </w:r>
      <w:r w:rsidRPr="00AF559F">
        <w:rPr>
          <w:i/>
          <w:lang w:val="en-IE"/>
        </w:rPr>
        <w:t>r</w:t>
      </w:r>
      <w:r w:rsidRPr="00670235">
        <w:rPr>
          <w:lang w:val="en-IE"/>
        </w:rPr>
        <w:t xml:space="preserve"> = .40</w:t>
      </w:r>
      <w:r w:rsidR="00AF559F">
        <w:rPr>
          <w:lang w:val="en-IE"/>
        </w:rPr>
        <w:t xml:space="preserve">), </w:t>
      </w:r>
      <w:r w:rsidRPr="00670235">
        <w:rPr>
          <w:lang w:val="en-IE"/>
        </w:rPr>
        <w:t xml:space="preserve">46 participants </w:t>
      </w:r>
      <w:r w:rsidR="00336A63">
        <w:rPr>
          <w:lang w:val="en-IE"/>
        </w:rPr>
        <w:t>would be required</w:t>
      </w:r>
      <w:r w:rsidRPr="00670235">
        <w:rPr>
          <w:lang w:val="en-IE"/>
        </w:rPr>
        <w:t>.</w:t>
      </w:r>
      <w:r w:rsidR="00194085">
        <w:rPr>
          <w:lang w:val="en-IE"/>
        </w:rPr>
        <w:t xml:space="preserve"> </w:t>
      </w:r>
      <w:r w:rsidRPr="00670235">
        <w:rPr>
          <w:lang w:val="en-IE"/>
        </w:rPr>
        <w:t>Th</w:t>
      </w:r>
      <w:r w:rsidR="00194085">
        <w:rPr>
          <w:lang w:val="en-IE"/>
        </w:rPr>
        <w:t>ese</w:t>
      </w:r>
      <w:r w:rsidRPr="00670235">
        <w:rPr>
          <w:lang w:val="en-IE"/>
        </w:rPr>
        <w:t xml:space="preserve"> suggested sample sizes </w:t>
      </w:r>
      <w:r w:rsidR="00194085">
        <w:rPr>
          <w:lang w:val="en-IE"/>
        </w:rPr>
        <w:t>were therefore</w:t>
      </w:r>
      <w:r w:rsidRPr="00670235">
        <w:rPr>
          <w:lang w:val="en-IE"/>
        </w:rPr>
        <w:t xml:space="preserve"> 24% higher than </w:t>
      </w:r>
      <w:r w:rsidR="00194085">
        <w:rPr>
          <w:lang w:val="en-IE"/>
        </w:rPr>
        <w:t xml:space="preserve">those reported in </w:t>
      </w:r>
      <w:r w:rsidRPr="00670235">
        <w:rPr>
          <w:lang w:val="en-IE"/>
        </w:rPr>
        <w:t>Vahey et al.</w:t>
      </w:r>
      <w:r w:rsidR="00194085">
        <w:rPr>
          <w:lang w:val="en-IE"/>
        </w:rPr>
        <w:t xml:space="preserve"> (2015)</w:t>
      </w:r>
      <w:r w:rsidRPr="00670235">
        <w:rPr>
          <w:lang w:val="en-IE"/>
        </w:rPr>
        <w:t>.</w:t>
      </w:r>
    </w:p>
    <w:p w14:paraId="1B346DA3" w14:textId="77777777" w:rsidR="009505F5" w:rsidRPr="009505F5" w:rsidRDefault="009505F5" w:rsidP="002E47E0">
      <w:pPr>
        <w:pStyle w:val="Heading3"/>
      </w:pPr>
      <w:r w:rsidRPr="009505F5">
        <w:t>Meta-analytic effect size</w:t>
      </w:r>
    </w:p>
    <w:p w14:paraId="12B883F6" w14:textId="3EDA9B2D" w:rsidR="00CE40A3" w:rsidRDefault="00DF0035" w:rsidP="00B039BA">
      <w:pPr>
        <w:rPr>
          <w:lang w:val="en-IE"/>
        </w:rPr>
      </w:pPr>
      <w:r>
        <w:rPr>
          <w:lang w:val="en-IE"/>
        </w:rPr>
        <w:t>V</w:t>
      </w:r>
      <w:r w:rsidR="00FE00B3">
        <w:rPr>
          <w:lang w:val="en-IE"/>
        </w:rPr>
        <w:t xml:space="preserve">ahey et al.’s (2015) aforementioned </w:t>
      </w:r>
      <w:r w:rsidR="009505F5" w:rsidRPr="009505F5">
        <w:rPr>
          <w:lang w:val="en-IE"/>
        </w:rPr>
        <w:t xml:space="preserve">power analyses relied on the accuracy of the meta-analytic effect size. I attempted to computationally reproduce the meta-analytic effect size from the </w:t>
      </w:r>
      <w:r w:rsidR="00F631F2">
        <w:rPr>
          <w:lang w:val="en-IE"/>
        </w:rPr>
        <w:t xml:space="preserve">weighted-mean </w:t>
      </w:r>
      <w:r w:rsidR="009505F5" w:rsidRPr="009505F5">
        <w:rPr>
          <w:lang w:val="en-IE"/>
        </w:rPr>
        <w:t xml:space="preserve">effect sizes, </w:t>
      </w:r>
      <w:r w:rsidR="008208F1">
        <w:rPr>
          <w:lang w:val="en-IE"/>
        </w:rPr>
        <w:t>95% C</w:t>
      </w:r>
      <w:r w:rsidR="009505F5" w:rsidRPr="009505F5">
        <w:rPr>
          <w:lang w:val="en-IE"/>
        </w:rPr>
        <w:t xml:space="preserve">onfidence </w:t>
      </w:r>
      <w:r w:rsidR="008208F1">
        <w:rPr>
          <w:lang w:val="en-IE"/>
        </w:rPr>
        <w:t>I</w:t>
      </w:r>
      <w:r w:rsidR="009505F5" w:rsidRPr="009505F5">
        <w:rPr>
          <w:lang w:val="en-IE"/>
        </w:rPr>
        <w:t xml:space="preserve">ntervals </w:t>
      </w:r>
      <w:r w:rsidR="009505F5" w:rsidRPr="009505F5">
        <w:rPr>
          <w:lang w:val="en-IE"/>
        </w:rPr>
        <w:lastRenderedPageBreak/>
        <w:t>and sample sizes reported in Vahey et al.’s</w:t>
      </w:r>
      <w:r w:rsidR="00F20919">
        <w:rPr>
          <w:lang w:val="en-IE"/>
        </w:rPr>
        <w:t xml:space="preserve"> (2105)</w:t>
      </w:r>
      <w:r w:rsidR="009505F5" w:rsidRPr="009505F5">
        <w:rPr>
          <w:lang w:val="en-IE"/>
        </w:rPr>
        <w:t xml:space="preserve"> forest plot </w:t>
      </w:r>
      <w:r w:rsidR="008F59CE">
        <w:rPr>
          <w:lang w:val="en-IE"/>
        </w:rPr>
        <w:t>(p</w:t>
      </w:r>
      <w:r w:rsidR="008F59CE" w:rsidRPr="008F59CE">
        <w:rPr>
          <w:highlight w:val="yellow"/>
          <w:lang w:val="en-IE"/>
        </w:rPr>
        <w:t>.XX</w:t>
      </w:r>
      <w:r w:rsidR="008F59CE">
        <w:rPr>
          <w:lang w:val="en-IE"/>
        </w:rPr>
        <w:t>)</w:t>
      </w:r>
      <w:r w:rsidR="00CE40A3">
        <w:rPr>
          <w:lang w:val="en-IE"/>
        </w:rPr>
        <w:t xml:space="preserve">. </w:t>
      </w:r>
      <w:r w:rsidR="00B039BA" w:rsidRPr="00B039BA">
        <w:rPr>
          <w:highlight w:val="green"/>
          <w:lang w:val="en-IE"/>
        </w:rPr>
        <w:t xml:space="preserve">I noted that some of the confidence intervals in Vahey et al.’s (2105) forest plot were asymmetrical around the point estimate. This is uncommon for Pearson’s </w:t>
      </w:r>
      <w:r w:rsidR="00B039BA" w:rsidRPr="00B039BA">
        <w:rPr>
          <w:i/>
          <w:highlight w:val="green"/>
          <w:lang w:val="en-IE"/>
        </w:rPr>
        <w:t>r</w:t>
      </w:r>
      <w:r w:rsidR="00B039BA" w:rsidRPr="00B039BA">
        <w:rPr>
          <w:highlight w:val="green"/>
          <w:lang w:val="en-IE"/>
        </w:rPr>
        <w:t xml:space="preserve"> effect sizes, and was not accounted for by Vahey et al. detailing of how they calculated the effect sizes and their confidence intervals. However, I took them at face value as they are the most detailed data available to work from.</w:t>
      </w:r>
      <w:r w:rsidR="00B039BA">
        <w:rPr>
          <w:lang w:val="en-IE"/>
        </w:rPr>
        <w:t xml:space="preserve"> </w:t>
      </w:r>
      <w:r w:rsidR="00CE40A3">
        <w:rPr>
          <w:lang w:val="en-IE"/>
        </w:rPr>
        <w:t>95% Confidence Intervals were extracted from the forest plot and converted to variances using the following formula:</w:t>
      </w:r>
    </w:p>
    <w:p w14:paraId="20D0BC47" w14:textId="5A383C8F" w:rsidR="00201ABF" w:rsidRDefault="00201ABF" w:rsidP="009505F5">
      <w:pPr>
        <w:rPr>
          <w:lang w:val="en-IE"/>
        </w:rPr>
      </w:pPr>
      <m:oMathPara>
        <m:oMath>
          <m:r>
            <w:rPr>
              <w:rFonts w:ascii="Cambria Math" w:hAnsi="Cambria Math"/>
              <w:lang w:val="en-IE"/>
            </w:rPr>
            <m:t xml:space="preserve">V= </m:t>
          </m:r>
          <m:sSup>
            <m:sSupPr>
              <m:ctrlPr>
                <w:rPr>
                  <w:rFonts w:ascii="Cambria Math" w:hAnsi="Cambria Math"/>
                  <w:i/>
                  <w:lang w:val="en-IE"/>
                </w:rPr>
              </m:ctrlPr>
            </m:sSupPr>
            <m:e>
              <m:r>
                <w:rPr>
                  <w:rFonts w:ascii="Cambria Math" w:hAnsi="Cambria Math"/>
                  <w:lang w:val="en-IE"/>
                </w:rPr>
                <m:t>(</m:t>
              </m:r>
              <m:f>
                <m:fPr>
                  <m:type m:val="lin"/>
                  <m:ctrlPr>
                    <w:rPr>
                      <w:rFonts w:ascii="Cambria Math" w:hAnsi="Cambria Math"/>
                      <w:i/>
                      <w:lang w:val="en-IE"/>
                    </w:rPr>
                  </m:ctrlPr>
                </m:fPr>
                <m:num>
                  <m:r>
                    <w:rPr>
                      <w:rFonts w:ascii="Cambria Math" w:hAnsi="Cambria Math"/>
                      <w:lang w:val="en-IE"/>
                    </w:rPr>
                    <m:t xml:space="preserve">( </m:t>
                  </m:r>
                  <m:r>
                    <w:rPr>
                      <w:rFonts w:ascii="Cambria Math" w:hAnsi="Cambria Math"/>
                      <w:lang w:val="en-IE"/>
                    </w:rPr>
                    <m:t>CI_</m:t>
                  </m:r>
                  <m:r>
                    <w:rPr>
                      <w:rFonts w:ascii="Cambria Math" w:hAnsi="Cambria Math"/>
                      <w:lang w:val="en-IE"/>
                    </w:rPr>
                    <m:t>upper-</m:t>
                  </m:r>
                  <m:r>
                    <w:rPr>
                      <w:rFonts w:ascii="Cambria Math" w:hAnsi="Cambria Math"/>
                      <w:lang w:val="en-IE"/>
                    </w:rPr>
                    <m:t>CI_</m:t>
                  </m:r>
                  <m:r>
                    <w:rPr>
                      <w:rFonts w:ascii="Cambria Math" w:hAnsi="Cambria Math"/>
                      <w:lang w:val="en-IE"/>
                    </w:rPr>
                    <m:t>lower )</m:t>
                  </m:r>
                </m:num>
                <m:den>
                  <m:r>
                    <w:rPr>
                      <w:rFonts w:ascii="Cambria Math" w:hAnsi="Cambria Math"/>
                      <w:lang w:val="en-IE"/>
                    </w:rPr>
                    <m:t>( 2× 1.96 )</m:t>
                  </m:r>
                </m:den>
              </m:f>
              <m:r>
                <w:rPr>
                  <w:rFonts w:ascii="Cambria Math" w:hAnsi="Cambria Math"/>
                  <w:lang w:val="en-IE"/>
                </w:rPr>
                <m:t>)</m:t>
              </m:r>
            </m:e>
            <m:sup>
              <m:r>
                <w:rPr>
                  <w:rFonts w:ascii="Cambria Math" w:hAnsi="Cambria Math"/>
                  <w:lang w:val="en-IE"/>
                </w:rPr>
                <m:t>2</m:t>
              </m:r>
            </m:sup>
          </m:sSup>
        </m:oMath>
      </m:oMathPara>
    </w:p>
    <w:p w14:paraId="3B91A6CA" w14:textId="410738DB" w:rsidR="000C1279" w:rsidRDefault="00DC3807" w:rsidP="000C1279">
      <w:pPr>
        <w:rPr>
          <w:lang w:val="en-IE"/>
        </w:rPr>
      </w:pPr>
      <w:r>
        <w:rPr>
          <w:lang w:val="en-IE"/>
        </w:rPr>
        <w:t>Vahey et al. (2105)</w:t>
      </w:r>
      <w:r w:rsidR="00AC000E" w:rsidRPr="00AC000E">
        <w:rPr>
          <w:lang w:val="en-IE"/>
        </w:rPr>
        <w:t xml:space="preserve"> reported </w:t>
      </w:r>
      <w:r w:rsidR="00AC000E">
        <w:rPr>
          <w:lang w:val="en-IE"/>
        </w:rPr>
        <w:t xml:space="preserve">employing </w:t>
      </w:r>
      <w:r w:rsidR="003215DD">
        <w:rPr>
          <w:lang w:val="en-IE"/>
        </w:rPr>
        <w:t>a</w:t>
      </w:r>
      <w:r w:rsidR="00AC000E">
        <w:rPr>
          <w:lang w:val="en-IE"/>
        </w:rPr>
        <w:t xml:space="preserve"> Hunter and Schmidt </w:t>
      </w:r>
      <w:r w:rsidR="003215DD">
        <w:rPr>
          <w:lang w:val="en-IE"/>
        </w:rPr>
        <w:t>style meta-analysis</w:t>
      </w:r>
      <w:r w:rsidR="00AC000E">
        <w:rPr>
          <w:lang w:val="en-IE"/>
        </w:rPr>
        <w:t xml:space="preserve">. </w:t>
      </w:r>
      <w:r w:rsidR="001D1A3D">
        <w:rPr>
          <w:lang w:val="en-IE"/>
        </w:rPr>
        <w:t>The m</w:t>
      </w:r>
      <w:r w:rsidR="00EF106F">
        <w:rPr>
          <w:lang w:val="en-IE"/>
        </w:rPr>
        <w:t>eta-analys</w:t>
      </w:r>
      <w:r w:rsidR="001D1A3D">
        <w:rPr>
          <w:lang w:val="en-IE"/>
        </w:rPr>
        <w:t>i</w:t>
      </w:r>
      <w:r w:rsidR="00EF106F">
        <w:rPr>
          <w:lang w:val="en-IE"/>
        </w:rPr>
        <w:t xml:space="preserve">s </w:t>
      </w:r>
      <w:r w:rsidR="001D1A3D">
        <w:rPr>
          <w:lang w:val="en-IE"/>
        </w:rPr>
        <w:t xml:space="preserve">model was </w:t>
      </w:r>
      <w:r w:rsidR="00EF106F">
        <w:rPr>
          <w:lang w:val="en-IE"/>
        </w:rPr>
        <w:t xml:space="preserve">implemented using the R package metafor (REF). </w:t>
      </w:r>
      <w:r w:rsidR="001D1A3D">
        <w:rPr>
          <w:lang w:val="en-IE"/>
        </w:rPr>
        <w:t>The Hunter &amp; Schmidt estimator was used, and the effect sizes were weighted by sample size</w:t>
      </w:r>
      <w:r w:rsidR="00787261">
        <w:rPr>
          <w:lang w:val="en-IE"/>
        </w:rPr>
        <w:t>, following the Hunter &amp; Schmidt method.</w:t>
      </w:r>
    </w:p>
    <w:p w14:paraId="4D1CEE44" w14:textId="52D816F8" w:rsidR="000C1279" w:rsidRDefault="000C1279" w:rsidP="009806F8">
      <w:pPr>
        <w:rPr>
          <w:lang w:val="en-IE"/>
        </w:rPr>
      </w:pPr>
      <w:r>
        <w:rPr>
          <w:lang w:val="en-IE"/>
        </w:rPr>
        <w:t xml:space="preserve">Results demonstrated a meta-analytic effect size of </w:t>
      </w:r>
      <w:r w:rsidRPr="000C1279">
        <w:rPr>
          <w:i/>
          <w:lang w:val="en-IE"/>
        </w:rPr>
        <w:t>r</w:t>
      </w:r>
      <w:r w:rsidRPr="000C1279">
        <w:rPr>
          <w:lang w:val="en-IE"/>
        </w:rPr>
        <w:t xml:space="preserve"> = .47, 95% CI [.4</w:t>
      </w:r>
      <w:r>
        <w:rPr>
          <w:lang w:val="en-IE"/>
        </w:rPr>
        <w:t>0</w:t>
      </w:r>
      <w:r w:rsidRPr="000C1279">
        <w:rPr>
          <w:lang w:val="en-IE"/>
        </w:rPr>
        <w:t>, .54], 95% CR [.4</w:t>
      </w:r>
      <w:r>
        <w:rPr>
          <w:lang w:val="en-IE"/>
        </w:rPr>
        <w:t>0</w:t>
      </w:r>
      <w:r w:rsidRPr="000C1279">
        <w:rPr>
          <w:lang w:val="en-IE"/>
        </w:rPr>
        <w:t xml:space="preserve">, .54], </w:t>
      </w:r>
      <w:r w:rsidRPr="000C1279">
        <w:rPr>
          <w:i/>
          <w:lang w:val="en-IE"/>
        </w:rPr>
        <w:t>p</w:t>
      </w:r>
      <w:r w:rsidRPr="000C1279">
        <w:rPr>
          <w:lang w:val="en-IE"/>
        </w:rPr>
        <w:t xml:space="preserve"> </w:t>
      </w:r>
      <w:r>
        <w:rPr>
          <w:lang w:val="en-IE"/>
        </w:rPr>
        <w:t>&lt;</w:t>
      </w:r>
      <w:r w:rsidRPr="000C1279">
        <w:rPr>
          <w:lang w:val="en-IE"/>
        </w:rPr>
        <w:t xml:space="preserve"> .000</w:t>
      </w:r>
      <w:r>
        <w:rPr>
          <w:lang w:val="en-IE"/>
        </w:rPr>
        <w:t>1.</w:t>
      </w:r>
      <w:r w:rsidR="00184CFF">
        <w:rPr>
          <w:lang w:val="en-IE"/>
        </w:rPr>
        <w:t xml:space="preserve"> No heterogeneity was observed, </w:t>
      </w:r>
      <w:r w:rsidRPr="00184CFF">
        <w:rPr>
          <w:i/>
          <w:lang w:val="en-IE"/>
        </w:rPr>
        <w:t>Q</w:t>
      </w:r>
      <w:r w:rsidRPr="000C1279">
        <w:rPr>
          <w:lang w:val="en-IE"/>
        </w:rPr>
        <w:t>(</w:t>
      </w:r>
      <w:r w:rsidRPr="00184CFF">
        <w:rPr>
          <w:i/>
          <w:lang w:val="en-IE"/>
        </w:rPr>
        <w:t>df</w:t>
      </w:r>
      <w:r w:rsidRPr="000C1279">
        <w:rPr>
          <w:lang w:val="en-IE"/>
        </w:rPr>
        <w:t xml:space="preserve"> = 14) = 7.05, </w:t>
      </w:r>
      <w:r w:rsidRPr="00184CFF">
        <w:rPr>
          <w:i/>
          <w:lang w:val="en-IE"/>
        </w:rPr>
        <w:t>p</w:t>
      </w:r>
      <w:r w:rsidRPr="000C1279">
        <w:rPr>
          <w:lang w:val="en-IE"/>
        </w:rPr>
        <w:t xml:space="preserve"> = .933, </w:t>
      </w:r>
      <w:r w:rsidR="00A040B7" w:rsidRPr="00A040B7">
        <w:rPr>
          <w:rFonts w:ascii="Cambria Math" w:hAnsi="Cambria Math" w:cs="Cambria Math"/>
          <w:lang w:val="en-IE"/>
        </w:rPr>
        <w:t>𝜏</w:t>
      </w:r>
      <w:r w:rsidRPr="00A040B7">
        <w:rPr>
          <w:rFonts w:cs="Times New Roman (Body CS)"/>
          <w:vertAlign w:val="superscript"/>
          <w:lang w:val="en-IE"/>
        </w:rPr>
        <w:t>2</w:t>
      </w:r>
      <w:r w:rsidRPr="000C1279">
        <w:rPr>
          <w:lang w:val="en-IE"/>
        </w:rPr>
        <w:t xml:space="preserve"> = 0</w:t>
      </w:r>
      <w:r w:rsidR="00A040B7">
        <w:rPr>
          <w:lang w:val="en-IE"/>
        </w:rPr>
        <w:t>.0</w:t>
      </w:r>
      <w:r w:rsidRPr="000C1279">
        <w:rPr>
          <w:lang w:val="en-IE"/>
        </w:rPr>
        <w:t xml:space="preserve">, </w:t>
      </w:r>
      <w:r w:rsidRPr="00A040B7">
        <w:rPr>
          <w:i/>
          <w:lang w:val="en-IE"/>
        </w:rPr>
        <w:t>I</w:t>
      </w:r>
      <w:r w:rsidR="00A040B7" w:rsidRPr="00A040B7">
        <w:rPr>
          <w:rFonts w:cs="Times New Roman (Body CS)"/>
          <w:vertAlign w:val="superscript"/>
          <w:lang w:val="en-IE"/>
        </w:rPr>
        <w:t>2</w:t>
      </w:r>
      <w:r w:rsidRPr="000C1279">
        <w:rPr>
          <w:lang w:val="en-IE"/>
        </w:rPr>
        <w:t xml:space="preserve"> = 0</w:t>
      </w:r>
      <w:r w:rsidR="00A040B7">
        <w:rPr>
          <w:lang w:val="en-IE"/>
        </w:rPr>
        <w:t>.0</w:t>
      </w:r>
      <w:r w:rsidRPr="000C1279">
        <w:rPr>
          <w:lang w:val="en-IE"/>
        </w:rPr>
        <w:t xml:space="preserve">, </w:t>
      </w:r>
      <w:r w:rsidRPr="00A040B7">
        <w:rPr>
          <w:i/>
          <w:lang w:val="en-IE"/>
        </w:rPr>
        <w:t>H</w:t>
      </w:r>
      <w:r w:rsidR="00A040B7" w:rsidRPr="00A040B7">
        <w:rPr>
          <w:rFonts w:cs="Times New Roman (Body CS)"/>
          <w:vertAlign w:val="superscript"/>
          <w:lang w:val="en-IE"/>
        </w:rPr>
        <w:t>2</w:t>
      </w:r>
      <w:r w:rsidRPr="000C1279">
        <w:rPr>
          <w:lang w:val="en-IE"/>
        </w:rPr>
        <w:t xml:space="preserve"> = 1</w:t>
      </w:r>
      <w:r w:rsidR="00A040B7">
        <w:rPr>
          <w:lang w:val="en-IE"/>
        </w:rPr>
        <w:t>.0</w:t>
      </w:r>
      <w:r w:rsidRPr="000C1279">
        <w:rPr>
          <w:lang w:val="en-IE"/>
        </w:rPr>
        <w:t>.</w:t>
      </w:r>
      <w:r w:rsidR="00EA4D67">
        <w:rPr>
          <w:lang w:val="en-IE"/>
        </w:rPr>
        <w:t xml:space="preserve"> </w:t>
      </w:r>
      <w:r w:rsidRPr="000C1279">
        <w:rPr>
          <w:lang w:val="en-IE"/>
        </w:rPr>
        <w:t xml:space="preserve">Vahey et al.’s </w:t>
      </w:r>
      <w:r w:rsidR="009806F8">
        <w:rPr>
          <w:lang w:val="en-IE"/>
        </w:rPr>
        <w:t xml:space="preserve">(2015) </w:t>
      </w:r>
      <w:r w:rsidRPr="000C1279">
        <w:rPr>
          <w:lang w:val="en-IE"/>
        </w:rPr>
        <w:t xml:space="preserve">meta-analysis </w:t>
      </w:r>
      <w:r w:rsidR="009806F8">
        <w:rPr>
          <w:lang w:val="en-IE"/>
        </w:rPr>
        <w:t xml:space="preserve">results </w:t>
      </w:r>
      <w:r w:rsidRPr="000C1279">
        <w:rPr>
          <w:lang w:val="en-IE"/>
        </w:rPr>
        <w:t xml:space="preserve">could therefore not be </w:t>
      </w:r>
      <w:r w:rsidR="009806F8">
        <w:rPr>
          <w:lang w:val="en-IE"/>
        </w:rPr>
        <w:t xml:space="preserve">precisely </w:t>
      </w:r>
      <w:r w:rsidRPr="000C1279">
        <w:rPr>
          <w:lang w:val="en-IE"/>
        </w:rPr>
        <w:t xml:space="preserve">computationally reproduced using the data they reported in their forest plot and their descriptions of their analytic approach. </w:t>
      </w:r>
      <w:r w:rsidR="009806F8">
        <w:rPr>
          <w:lang w:val="en-IE"/>
        </w:rPr>
        <w:t>E</w:t>
      </w:r>
      <w:r w:rsidRPr="000C1279">
        <w:rPr>
          <w:lang w:val="en-IE"/>
        </w:rPr>
        <w:t xml:space="preserve">stimate of the </w:t>
      </w:r>
      <w:r w:rsidR="009806F8">
        <w:rPr>
          <w:lang w:val="en-IE"/>
        </w:rPr>
        <w:t xml:space="preserve">meta-analytic </w:t>
      </w:r>
      <w:r w:rsidRPr="000C1279">
        <w:rPr>
          <w:lang w:val="en-IE"/>
        </w:rPr>
        <w:t xml:space="preserve">effect size </w:t>
      </w:r>
      <w:r w:rsidR="009806F8">
        <w:rPr>
          <w:lang w:val="en-IE"/>
        </w:rPr>
        <w:t>differed by only a small amount</w:t>
      </w:r>
      <w:r w:rsidR="00FE49F5">
        <w:rPr>
          <w:lang w:val="en-IE"/>
        </w:rPr>
        <w:t xml:space="preserve"> (</w:t>
      </w:r>
      <w:proofErr w:type="spellStart"/>
      <w:r w:rsidR="00FE49F5" w:rsidRPr="00FE49F5">
        <w:rPr>
          <w:lang w:val="en-IE"/>
        </w:rPr>
        <w:t>Δ</w:t>
      </w:r>
      <w:r w:rsidR="00FE49F5" w:rsidRPr="00FE49F5">
        <w:rPr>
          <w:i/>
          <w:lang w:val="en-IE"/>
        </w:rPr>
        <w:t>r</w:t>
      </w:r>
      <w:proofErr w:type="spellEnd"/>
      <w:r w:rsidR="00FE49F5">
        <w:rPr>
          <w:lang w:val="en-IE"/>
        </w:rPr>
        <w:t xml:space="preserve"> = .02)</w:t>
      </w:r>
      <w:r w:rsidR="009806F8">
        <w:rPr>
          <w:lang w:val="en-IE"/>
        </w:rPr>
        <w:t>.</w:t>
      </w:r>
      <w:r w:rsidR="00FE49F5">
        <w:rPr>
          <w:lang w:val="en-IE"/>
        </w:rPr>
        <w:t xml:space="preserve"> Confidence intervals were identical widths (i.e., were reproduced). However, credibility intervals </w:t>
      </w:r>
      <w:r w:rsidR="00FE49F5">
        <w:rPr>
          <w:lang w:val="en-IE"/>
        </w:rPr>
        <w:lastRenderedPageBreak/>
        <w:t xml:space="preserve">and therefore </w:t>
      </w:r>
      <w:r w:rsidRPr="000C1279">
        <w:rPr>
          <w:lang w:val="en-IE"/>
        </w:rPr>
        <w:t xml:space="preserve">estimated heterogeneity </w:t>
      </w:r>
      <w:r w:rsidR="00FE49F5">
        <w:rPr>
          <w:lang w:val="en-IE"/>
        </w:rPr>
        <w:t xml:space="preserve">differed by a </w:t>
      </w:r>
      <w:r w:rsidRPr="000C1279">
        <w:rPr>
          <w:lang w:val="en-IE"/>
        </w:rPr>
        <w:t xml:space="preserve">large </w:t>
      </w:r>
      <w:r w:rsidR="00FE49F5">
        <w:rPr>
          <w:lang w:val="en-IE"/>
        </w:rPr>
        <w:t xml:space="preserve">amount </w:t>
      </w:r>
      <w:r w:rsidRPr="000C1279">
        <w:rPr>
          <w:lang w:val="en-IE"/>
        </w:rPr>
        <w:t>(</w:t>
      </w:r>
      <w:r w:rsidRPr="00FE49F5">
        <w:rPr>
          <w:highlight w:val="yellow"/>
          <w:lang w:val="en-IE"/>
        </w:rPr>
        <w:t>large heterogeneity in Vahey et al.</w:t>
      </w:r>
      <w:r w:rsidR="00FE49F5" w:rsidRPr="00FE49F5">
        <w:rPr>
          <w:highlight w:val="yellow"/>
          <w:lang w:val="en-IE"/>
        </w:rPr>
        <w:t xml:space="preserve"> 2015</w:t>
      </w:r>
      <w:r w:rsidRPr="000C1279">
        <w:rPr>
          <w:lang w:val="en-IE"/>
        </w:rPr>
        <w:t xml:space="preserve">, no heterogeneity in my </w:t>
      </w:r>
      <w:r w:rsidR="00FE49F5">
        <w:rPr>
          <w:lang w:val="en-IE"/>
        </w:rPr>
        <w:t>re</w:t>
      </w:r>
      <w:r w:rsidRPr="000C1279">
        <w:rPr>
          <w:lang w:val="en-IE"/>
        </w:rPr>
        <w:t>analysis).</w:t>
      </w:r>
    </w:p>
    <w:p w14:paraId="46F61471" w14:textId="6BFEDE9C" w:rsidR="00BD2C9A" w:rsidRDefault="00D768AE" w:rsidP="002E47E0">
      <w:pPr>
        <w:pStyle w:val="Heading3"/>
      </w:pPr>
      <w:r w:rsidRPr="00D768AE">
        <w:t>Weighted-average effect sizes</w:t>
      </w:r>
    </w:p>
    <w:p w14:paraId="406C4EA4" w14:textId="1426782A" w:rsidR="00D768AE" w:rsidRDefault="00D768AE" w:rsidP="003E7A09">
      <w:pPr>
        <w:rPr>
          <w:lang w:val="en-IE"/>
        </w:rPr>
      </w:pPr>
      <w:r>
        <w:rPr>
          <w:lang w:val="en-IE"/>
        </w:rPr>
        <w:t xml:space="preserve">Vahey et al.’s (2015) </w:t>
      </w:r>
      <w:r w:rsidR="003E7A09">
        <w:rPr>
          <w:lang w:val="en-IE"/>
        </w:rPr>
        <w:t xml:space="preserve">meta-analysis results relied </w:t>
      </w:r>
      <w:r w:rsidR="00420735">
        <w:rPr>
          <w:lang w:val="en-IE"/>
        </w:rPr>
        <w:t xml:space="preserve">on the </w:t>
      </w:r>
      <w:r w:rsidRPr="009505F5">
        <w:rPr>
          <w:lang w:val="en-IE"/>
        </w:rPr>
        <w:t>accuracy of the</w:t>
      </w:r>
      <w:r w:rsidR="003E7A09">
        <w:rPr>
          <w:lang w:val="en-IE"/>
        </w:rPr>
        <w:t xml:space="preserve"> weighted-mean effect sizes used in it</w:t>
      </w:r>
      <w:r w:rsidRPr="009505F5">
        <w:rPr>
          <w:lang w:val="en-IE"/>
        </w:rPr>
        <w:t xml:space="preserve">. I attempted to computationally reproduce the </w:t>
      </w:r>
      <w:r w:rsidR="003E7A09">
        <w:rPr>
          <w:lang w:val="en-IE"/>
        </w:rPr>
        <w:t xml:space="preserve">weighted-mean </w:t>
      </w:r>
      <w:r w:rsidRPr="009505F5">
        <w:rPr>
          <w:lang w:val="en-IE"/>
        </w:rPr>
        <w:t>effect size</w:t>
      </w:r>
      <w:r w:rsidR="003E7A09">
        <w:rPr>
          <w:lang w:val="en-IE"/>
        </w:rPr>
        <w:t>s</w:t>
      </w:r>
      <w:r w:rsidRPr="009505F5">
        <w:rPr>
          <w:lang w:val="en-IE"/>
        </w:rPr>
        <w:t xml:space="preserve"> </w:t>
      </w:r>
      <w:r w:rsidR="003E7A09">
        <w:rPr>
          <w:lang w:val="en-IE"/>
        </w:rPr>
        <w:t xml:space="preserve">presented in their forest plot </w:t>
      </w:r>
      <w:r w:rsidRPr="009505F5">
        <w:rPr>
          <w:lang w:val="en-IE"/>
        </w:rPr>
        <w:t xml:space="preserve">from the </w:t>
      </w:r>
      <w:r w:rsidR="003E7A09">
        <w:rPr>
          <w:lang w:val="en-IE"/>
        </w:rPr>
        <w:t xml:space="preserve">individual </w:t>
      </w:r>
      <w:r w:rsidRPr="009505F5">
        <w:rPr>
          <w:lang w:val="en-IE"/>
        </w:rPr>
        <w:t>effect sizes</w:t>
      </w:r>
      <w:r w:rsidR="003E7A09">
        <w:rPr>
          <w:lang w:val="en-IE"/>
        </w:rPr>
        <w:t xml:space="preserve"> and degrees of freedom presented in their supplementary online materials. Weighted-mean effect sizes are one strategy that can be employed </w:t>
      </w:r>
      <w:r w:rsidR="00DA5F48">
        <w:rPr>
          <w:lang w:val="en-IE"/>
        </w:rPr>
        <w:t xml:space="preserve">to deal with the </w:t>
      </w:r>
      <w:r w:rsidR="003E7A09">
        <w:rPr>
          <w:lang w:val="en-IE"/>
        </w:rPr>
        <w:t>non-independen</w:t>
      </w:r>
      <w:r w:rsidR="00DA5F48">
        <w:rPr>
          <w:lang w:val="en-IE"/>
        </w:rPr>
        <w:t xml:space="preserve">ce of multiple </w:t>
      </w:r>
      <w:r w:rsidR="003E7A09">
        <w:rPr>
          <w:lang w:val="en-IE"/>
        </w:rPr>
        <w:t>effect sizes taken from a given study</w:t>
      </w:r>
      <w:r w:rsidR="00D33546">
        <w:rPr>
          <w:lang w:val="en-IE"/>
        </w:rPr>
        <w:t xml:space="preserve"> or sample</w:t>
      </w:r>
      <w:r w:rsidR="003E7A09">
        <w:rPr>
          <w:lang w:val="en-IE"/>
        </w:rPr>
        <w:t xml:space="preserve">. </w:t>
      </w:r>
      <w:r w:rsidRPr="00D768AE">
        <w:rPr>
          <w:lang w:val="en-IE"/>
        </w:rPr>
        <w:t xml:space="preserve">Vahey et al. </w:t>
      </w:r>
      <w:r w:rsidR="009F0AB2">
        <w:rPr>
          <w:lang w:val="en-IE"/>
        </w:rPr>
        <w:t xml:space="preserve">(2015) </w:t>
      </w:r>
      <w:r w:rsidRPr="00D768AE">
        <w:rPr>
          <w:lang w:val="en-IE"/>
        </w:rPr>
        <w:t xml:space="preserve">reported that they </w:t>
      </w:r>
      <w:r w:rsidR="003E7A09">
        <w:rPr>
          <w:lang w:val="en-IE"/>
        </w:rPr>
        <w:t xml:space="preserve">followed the method suggested by [REF] and </w:t>
      </w:r>
      <w:r w:rsidRPr="00D768AE">
        <w:rPr>
          <w:lang w:val="en-IE"/>
        </w:rPr>
        <w:t>weighted by degrees of freedom</w:t>
      </w:r>
      <w:r w:rsidR="00044F35">
        <w:rPr>
          <w:lang w:val="en-IE"/>
        </w:rPr>
        <w:t>.  Results were not computationally reproduc</w:t>
      </w:r>
      <w:r w:rsidR="007C0AA0">
        <w:rPr>
          <w:lang w:val="en-IE"/>
        </w:rPr>
        <w:t>ible</w:t>
      </w:r>
      <w:r w:rsidR="00044F35">
        <w:rPr>
          <w:lang w:val="en-IE"/>
        </w:rPr>
        <w:t xml:space="preserve"> in 2 of 15 (13%) of cases.</w:t>
      </w:r>
      <w:r w:rsidR="00481684">
        <w:rPr>
          <w:lang w:val="en-IE"/>
        </w:rPr>
        <w:t xml:space="preserve"> </w:t>
      </w:r>
      <w:r w:rsidR="008915F3">
        <w:rPr>
          <w:lang w:val="en-IE"/>
        </w:rPr>
        <w:t>The magnitude</w:t>
      </w:r>
      <w:r w:rsidR="006455F4">
        <w:rPr>
          <w:lang w:val="en-IE"/>
        </w:rPr>
        <w:t>s</w:t>
      </w:r>
      <w:r w:rsidR="008915F3">
        <w:rPr>
          <w:lang w:val="en-IE"/>
        </w:rPr>
        <w:t xml:space="preserve"> of the differences were small (</w:t>
      </w:r>
      <w:proofErr w:type="spellStart"/>
      <w:r w:rsidR="008915F3" w:rsidRPr="00FE49F5">
        <w:rPr>
          <w:lang w:val="en-IE"/>
        </w:rPr>
        <w:t>Δ</w:t>
      </w:r>
      <w:r w:rsidR="008915F3" w:rsidRPr="00FE49F5">
        <w:rPr>
          <w:i/>
          <w:lang w:val="en-IE"/>
        </w:rPr>
        <w:t>r</w:t>
      </w:r>
      <w:proofErr w:type="spellEnd"/>
      <w:r w:rsidR="008915F3">
        <w:rPr>
          <w:lang w:val="en-IE"/>
        </w:rPr>
        <w:t xml:space="preserve"> = -.02 and .05).</w:t>
      </w:r>
    </w:p>
    <w:p w14:paraId="1611CE36" w14:textId="288680D9" w:rsidR="00D768AE" w:rsidRDefault="00481684" w:rsidP="00044F35">
      <w:pPr>
        <w:ind w:firstLine="0"/>
        <w:jc w:val="center"/>
        <w:rPr>
          <w:lang w:val="en-IE"/>
        </w:rPr>
      </w:pPr>
      <w:r>
        <w:rPr>
          <w:noProof/>
          <w:lang w:val="en-IE"/>
        </w:rPr>
        <w:drawing>
          <wp:inline distT="0" distB="0" distL="0" distR="0" wp14:anchorId="4B09D6A7" wp14:editId="5690A5FF">
            <wp:extent cx="3565525" cy="3350091"/>
            <wp:effectExtent l="0" t="0" r="3175"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 2020-07-18 at 11.02.32.png"/>
                    <pic:cNvPicPr/>
                  </pic:nvPicPr>
                  <pic:blipFill>
                    <a:blip r:embed="rId13"/>
                    <a:stretch>
                      <a:fillRect/>
                    </a:stretch>
                  </pic:blipFill>
                  <pic:spPr>
                    <a:xfrm>
                      <a:off x="0" y="0"/>
                      <a:ext cx="3576101" cy="3360028"/>
                    </a:xfrm>
                    <a:prstGeom prst="rect">
                      <a:avLst/>
                    </a:prstGeom>
                  </pic:spPr>
                </pic:pic>
              </a:graphicData>
            </a:graphic>
          </wp:inline>
        </w:drawing>
      </w:r>
    </w:p>
    <w:p w14:paraId="219807F9" w14:textId="38E4892E" w:rsidR="00044F35" w:rsidRDefault="00044F35" w:rsidP="003E4396">
      <w:pPr>
        <w:ind w:firstLine="0"/>
        <w:rPr>
          <w:lang w:val="en-IE"/>
        </w:rPr>
      </w:pPr>
      <w:r>
        <w:rPr>
          <w:lang w:val="en-IE"/>
        </w:rPr>
        <w:lastRenderedPageBreak/>
        <w:t>Figure XX. XXXX</w:t>
      </w:r>
    </w:p>
    <w:p w14:paraId="473F9DDC" w14:textId="0F5FAFE9" w:rsidR="007C0AA0" w:rsidRPr="00D768AE" w:rsidRDefault="007C0AA0" w:rsidP="007C0AA0">
      <w:pPr>
        <w:ind w:firstLine="0"/>
        <w:rPr>
          <w:lang w:val="en-IE"/>
        </w:rPr>
      </w:pPr>
      <w:r>
        <w:rPr>
          <w:lang w:val="en-IE"/>
        </w:rPr>
        <w:tab/>
      </w:r>
    </w:p>
    <w:p w14:paraId="4C30FB74" w14:textId="44F2A6B9" w:rsidR="00C462B6" w:rsidRPr="00C462B6" w:rsidRDefault="008915F3" w:rsidP="00C462B6">
      <w:pPr>
        <w:pStyle w:val="Heading3"/>
      </w:pPr>
      <w:r>
        <w:t>Individual effect sizes</w:t>
      </w:r>
      <w:r w:rsidR="002E47E0">
        <w:t xml:space="preserve"> </w:t>
      </w:r>
    </w:p>
    <w:p w14:paraId="4772FD82" w14:textId="77777777" w:rsidR="008B4671" w:rsidRDefault="00420735" w:rsidP="008114DB">
      <w:pPr>
        <w:rPr>
          <w:lang w:val="en-IE"/>
        </w:rPr>
      </w:pPr>
      <w:r>
        <w:rPr>
          <w:lang w:val="en-IE"/>
        </w:rPr>
        <w:t xml:space="preserve">Vahey et al.’s (2015) weighted-mean effect sizes in turn relied on the </w:t>
      </w:r>
      <w:r w:rsidR="00B53015">
        <w:rPr>
          <w:lang w:val="en-IE"/>
        </w:rPr>
        <w:t xml:space="preserve">accuracy of the individual effect sizes that were extracted from original research articles (along with other statistics such as </w:t>
      </w:r>
      <w:r w:rsidR="00B53015" w:rsidRPr="00B53015">
        <w:rPr>
          <w:i/>
          <w:lang w:val="en-IE"/>
        </w:rPr>
        <w:t>N</w:t>
      </w:r>
      <w:r w:rsidR="00B53015">
        <w:rPr>
          <w:lang w:val="en-IE"/>
        </w:rPr>
        <w:t xml:space="preserve"> and </w:t>
      </w:r>
      <w:r w:rsidR="00B53015" w:rsidRPr="00B53015">
        <w:rPr>
          <w:i/>
          <w:lang w:val="en-IE"/>
        </w:rPr>
        <w:t>df</w:t>
      </w:r>
      <w:r w:rsidR="00B53015">
        <w:rPr>
          <w:lang w:val="en-IE"/>
        </w:rPr>
        <w:t xml:space="preserve">) and, where applicable, the mathematical conversion between other effect sizes to Pearson’s </w:t>
      </w:r>
      <w:r w:rsidR="00B53015" w:rsidRPr="00B53015">
        <w:rPr>
          <w:i/>
          <w:lang w:val="en-IE"/>
        </w:rPr>
        <w:t>r</w:t>
      </w:r>
      <w:r w:rsidR="00B53015">
        <w:rPr>
          <w:lang w:val="en-IE"/>
        </w:rPr>
        <w:t>.</w:t>
      </w:r>
      <w:r w:rsidR="003D12B6">
        <w:rPr>
          <w:lang w:val="en-IE"/>
        </w:rPr>
        <w:t xml:space="preserve"> I therefore </w:t>
      </w:r>
      <w:r w:rsidRPr="009505F5">
        <w:rPr>
          <w:lang w:val="en-IE"/>
        </w:rPr>
        <w:t xml:space="preserve">attempted to computationally reproduce the </w:t>
      </w:r>
      <w:r w:rsidR="003D12B6">
        <w:rPr>
          <w:lang w:val="en-IE"/>
        </w:rPr>
        <w:t xml:space="preserve">individual </w:t>
      </w:r>
      <w:r w:rsidRPr="009505F5">
        <w:rPr>
          <w:lang w:val="en-IE"/>
        </w:rPr>
        <w:t>effect size</w:t>
      </w:r>
      <w:r>
        <w:rPr>
          <w:lang w:val="en-IE"/>
        </w:rPr>
        <w:t>s</w:t>
      </w:r>
      <w:r w:rsidRPr="009505F5">
        <w:rPr>
          <w:lang w:val="en-IE"/>
        </w:rPr>
        <w:t xml:space="preserve"> </w:t>
      </w:r>
      <w:r>
        <w:rPr>
          <w:lang w:val="en-IE"/>
        </w:rPr>
        <w:t xml:space="preserve">presented in </w:t>
      </w:r>
      <w:r w:rsidR="003D12B6">
        <w:rPr>
          <w:lang w:val="en-IE"/>
        </w:rPr>
        <w:t xml:space="preserve">Vahey et al.’s (2015) </w:t>
      </w:r>
      <w:r>
        <w:rPr>
          <w:lang w:val="en-IE"/>
        </w:rPr>
        <w:t>supplementary online materials.</w:t>
      </w:r>
      <w:r w:rsidR="00864933">
        <w:rPr>
          <w:lang w:val="en-IE"/>
        </w:rPr>
        <w:t xml:space="preserve"> </w:t>
      </w:r>
      <w:r w:rsidR="008114DB">
        <w:rPr>
          <w:lang w:val="en-IE"/>
        </w:rPr>
        <w:t xml:space="preserve">I make a distinction between </w:t>
      </w:r>
      <w:r w:rsidR="004E4EA8">
        <w:rPr>
          <w:lang w:val="en-IE"/>
        </w:rPr>
        <w:t xml:space="preserve">two subsets of </w:t>
      </w:r>
      <w:r w:rsidR="008114DB">
        <w:rPr>
          <w:lang w:val="en-IE"/>
        </w:rPr>
        <w:t xml:space="preserve">effect sizes </w:t>
      </w:r>
      <w:r w:rsidR="004E4EA8">
        <w:rPr>
          <w:lang w:val="en-IE"/>
        </w:rPr>
        <w:t xml:space="preserve">and their reproducibility. </w:t>
      </w:r>
    </w:p>
    <w:p w14:paraId="1478402D" w14:textId="146C274D" w:rsidR="008B4671" w:rsidRDefault="008B4671" w:rsidP="008B2FD1">
      <w:pPr>
        <w:rPr>
          <w:lang w:val="en-IE"/>
        </w:rPr>
      </w:pPr>
      <w:r>
        <w:rPr>
          <w:lang w:val="en-IE"/>
        </w:rPr>
        <w:t xml:space="preserve">The first subset refers to effect sizes that </w:t>
      </w:r>
      <w:r w:rsidR="008114DB">
        <w:rPr>
          <w:lang w:val="en-IE"/>
        </w:rPr>
        <w:t xml:space="preserve">could be reextracted and converted to Pearson’s </w:t>
      </w:r>
      <w:r w:rsidR="008114DB" w:rsidRPr="008114DB">
        <w:rPr>
          <w:i/>
          <w:lang w:val="en-IE"/>
        </w:rPr>
        <w:t>r</w:t>
      </w:r>
      <w:r>
        <w:rPr>
          <w:lang w:val="en-IE"/>
        </w:rPr>
        <w:t xml:space="preserve">. </w:t>
      </w:r>
      <w:r w:rsidR="008B2FD1">
        <w:rPr>
          <w:lang w:val="en-IE"/>
        </w:rPr>
        <w:t xml:space="preserve">In these cases, reproducibility refers to the numerical congruence between the effect sizes I obtain and those reported by Vahey et al. (2015). </w:t>
      </w:r>
      <w:r w:rsidR="00B91DE6">
        <w:rPr>
          <w:lang w:val="en-IE"/>
        </w:rPr>
        <w:t xml:space="preserve">Wherever possible, the same effect size conversion method was employed as in the original meta-analysis, following </w:t>
      </w:r>
      <w:r w:rsidR="00B91DE6">
        <w:rPr>
          <w:lang w:val="en-IE"/>
        </w:rPr>
        <w:t xml:space="preserve">the </w:t>
      </w:r>
      <w:r w:rsidR="004574B2">
        <w:rPr>
          <w:lang w:val="en-IE"/>
        </w:rPr>
        <w:t xml:space="preserve">approaches </w:t>
      </w:r>
      <w:r w:rsidR="00B91DE6">
        <w:rPr>
          <w:lang w:val="en-IE"/>
        </w:rPr>
        <w:t>listed in their supplementary materials. However, while the</w:t>
      </w:r>
      <w:r w:rsidR="009C1359">
        <w:rPr>
          <w:lang w:val="en-IE"/>
        </w:rPr>
        <w:t>se approaches were listed by name</w:t>
      </w:r>
      <w:r w:rsidR="00B91DE6">
        <w:rPr>
          <w:lang w:val="en-IE"/>
        </w:rPr>
        <w:t>, specific formulae or software implementations were not provided.</w:t>
      </w:r>
      <w:r w:rsidR="009C1359">
        <w:rPr>
          <w:lang w:val="en-IE"/>
        </w:rPr>
        <w:t xml:space="preserve"> </w:t>
      </w:r>
      <w:r>
        <w:rPr>
          <w:lang w:val="en-IE"/>
        </w:rPr>
        <w:t xml:space="preserve">29 </w:t>
      </w:r>
      <w:r w:rsidR="00A67CF3">
        <w:rPr>
          <w:lang w:val="en-IE"/>
        </w:rPr>
        <w:t xml:space="preserve">(52%) </w:t>
      </w:r>
      <w:r>
        <w:rPr>
          <w:lang w:val="en-IE"/>
        </w:rPr>
        <w:t xml:space="preserve">effect sizes could be reextracted. </w:t>
      </w:r>
      <w:r w:rsidR="008B2FD1">
        <w:rPr>
          <w:lang w:val="en-IE"/>
        </w:rPr>
        <w:t xml:space="preserve">When rounding all effect sizes to two decimal places, </w:t>
      </w:r>
      <w:r w:rsidR="008B2FD1">
        <w:rPr>
          <w:lang w:val="en-IE"/>
        </w:rPr>
        <w:t xml:space="preserve">nearly half of the effect sizes reported by </w:t>
      </w:r>
      <w:r w:rsidR="008B2FD1">
        <w:rPr>
          <w:lang w:val="en-IE"/>
        </w:rPr>
        <w:t xml:space="preserve">Vahey et al. </w:t>
      </w:r>
      <w:r w:rsidR="008B2FD1">
        <w:rPr>
          <w:lang w:val="en-IE"/>
        </w:rPr>
        <w:t>(2015) could not be computationally reproduced (</w:t>
      </w:r>
      <w:r w:rsidR="00A67CF3">
        <w:rPr>
          <w:lang w:val="en-IE"/>
        </w:rPr>
        <w:t xml:space="preserve">13 </w:t>
      </w:r>
      <w:r w:rsidR="008B2FD1">
        <w:rPr>
          <w:lang w:val="en-IE"/>
        </w:rPr>
        <w:t xml:space="preserve">effect sizes, </w:t>
      </w:r>
      <w:r w:rsidR="00A67CF3">
        <w:rPr>
          <w:lang w:val="en-IE"/>
        </w:rPr>
        <w:t>45</w:t>
      </w:r>
      <w:r w:rsidR="008B2FD1">
        <w:rPr>
          <w:lang w:val="en-IE"/>
        </w:rPr>
        <w:t xml:space="preserve">%). </w:t>
      </w:r>
      <w:r w:rsidR="006455F4">
        <w:rPr>
          <w:lang w:val="en-IE"/>
        </w:rPr>
        <w:t>The magnitude of the difference</w:t>
      </w:r>
      <w:r w:rsidR="00282131">
        <w:rPr>
          <w:lang w:val="en-IE"/>
        </w:rPr>
        <w:t>s between Vahey et al.’s effect sizes and mine</w:t>
      </w:r>
      <w:r w:rsidR="006455F4">
        <w:rPr>
          <w:lang w:val="en-IE"/>
        </w:rPr>
        <w:t xml:space="preserve"> were </w:t>
      </w:r>
      <w:r w:rsidR="006455F4">
        <w:rPr>
          <w:lang w:val="en-IE"/>
        </w:rPr>
        <w:t>large in some cases</w:t>
      </w:r>
      <w:r w:rsidR="006455F4">
        <w:rPr>
          <w:lang w:val="en-IE"/>
        </w:rPr>
        <w:t xml:space="preserve"> (</w:t>
      </w:r>
      <w:proofErr w:type="spellStart"/>
      <w:r w:rsidR="006455F4" w:rsidRPr="00FE49F5">
        <w:rPr>
          <w:lang w:val="en-IE"/>
        </w:rPr>
        <w:t>Δ</w:t>
      </w:r>
      <w:r w:rsidR="006455F4" w:rsidRPr="00FE49F5">
        <w:rPr>
          <w:i/>
          <w:lang w:val="en-IE"/>
        </w:rPr>
        <w:t>r</w:t>
      </w:r>
      <w:r w:rsidR="006455F4" w:rsidRPr="006455F4">
        <w:rPr>
          <w:rFonts w:cs="Times New Roman (Body CS)"/>
          <w:vertAlign w:val="subscript"/>
          <w:lang w:val="en-IE"/>
        </w:rPr>
        <w:t>max</w:t>
      </w:r>
      <w:proofErr w:type="spellEnd"/>
      <w:r w:rsidR="006455F4">
        <w:rPr>
          <w:lang w:val="en-IE"/>
        </w:rPr>
        <w:t xml:space="preserve"> = -.</w:t>
      </w:r>
      <w:r w:rsidR="006455F4">
        <w:rPr>
          <w:lang w:val="en-IE"/>
        </w:rPr>
        <w:t>44</w:t>
      </w:r>
      <w:r w:rsidR="006455F4">
        <w:rPr>
          <w:lang w:val="en-IE"/>
        </w:rPr>
        <w:t>)</w:t>
      </w:r>
      <w:r w:rsidR="006455F4">
        <w:rPr>
          <w:lang w:val="en-IE"/>
        </w:rPr>
        <w:t>.</w:t>
      </w:r>
      <w:r w:rsidR="008C4F52">
        <w:rPr>
          <w:lang w:val="en-IE"/>
        </w:rPr>
        <w:t xml:space="preserve"> </w:t>
      </w:r>
      <w:r w:rsidR="00FF3D11">
        <w:rPr>
          <w:lang w:val="en-IE"/>
        </w:rPr>
        <w:t xml:space="preserve">Where differences were </w:t>
      </w:r>
      <w:r w:rsidR="00FF3D11">
        <w:rPr>
          <w:lang w:val="en-IE"/>
        </w:rPr>
        <w:lastRenderedPageBreak/>
        <w:t xml:space="preserve">observed, Vahey et al.’s (2015) effect sizes </w:t>
      </w:r>
      <w:r w:rsidR="006455F4">
        <w:rPr>
          <w:lang w:val="en-IE"/>
        </w:rPr>
        <w:t xml:space="preserve">were generally skewed in favour </w:t>
      </w:r>
      <w:r w:rsidR="00225CC3">
        <w:rPr>
          <w:lang w:val="en-IE"/>
        </w:rPr>
        <w:t xml:space="preserve">of the IRAP’s validity </w:t>
      </w:r>
      <w:r w:rsidR="00FF3D11">
        <w:rPr>
          <w:lang w:val="en-IE"/>
        </w:rPr>
        <w:t>(</w:t>
      </w:r>
      <w:r w:rsidR="006455F4">
        <w:rPr>
          <w:lang w:val="en-IE"/>
        </w:rPr>
        <w:t xml:space="preserve">see Figure </w:t>
      </w:r>
      <w:r w:rsidR="006455F4" w:rsidRPr="006455F4">
        <w:rPr>
          <w:highlight w:val="yellow"/>
          <w:lang w:val="en-IE"/>
        </w:rPr>
        <w:t>XX</w:t>
      </w:r>
      <w:r w:rsidR="006455F4">
        <w:rPr>
          <w:lang w:val="en-IE"/>
        </w:rPr>
        <w:t>).</w:t>
      </w:r>
    </w:p>
    <w:p w14:paraId="4C5879A9" w14:textId="794032CA" w:rsidR="00654045" w:rsidRDefault="00654045" w:rsidP="008114DB">
      <w:pPr>
        <w:rPr>
          <w:lang w:val="en-IE"/>
        </w:rPr>
      </w:pPr>
    </w:p>
    <w:p w14:paraId="2EE96CE4" w14:textId="0F69A8BE" w:rsidR="00654045" w:rsidRDefault="00654045" w:rsidP="00654045">
      <w:pPr>
        <w:ind w:firstLine="0"/>
        <w:jc w:val="center"/>
        <w:rPr>
          <w:lang w:val="en-IE"/>
        </w:rPr>
      </w:pPr>
      <w:r>
        <w:rPr>
          <w:noProof/>
          <w:lang w:val="en-IE"/>
        </w:rPr>
        <w:drawing>
          <wp:inline distT="0" distB="0" distL="0" distR="0" wp14:anchorId="7A660DC8" wp14:editId="2E9E7134">
            <wp:extent cx="4038600" cy="40296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0-07-18 at 11.52.44.png"/>
                    <pic:cNvPicPr/>
                  </pic:nvPicPr>
                  <pic:blipFill>
                    <a:blip r:embed="rId14"/>
                    <a:stretch>
                      <a:fillRect/>
                    </a:stretch>
                  </pic:blipFill>
                  <pic:spPr>
                    <a:xfrm>
                      <a:off x="0" y="0"/>
                      <a:ext cx="4043857" cy="4034891"/>
                    </a:xfrm>
                    <a:prstGeom prst="rect">
                      <a:avLst/>
                    </a:prstGeom>
                  </pic:spPr>
                </pic:pic>
              </a:graphicData>
            </a:graphic>
          </wp:inline>
        </w:drawing>
      </w:r>
    </w:p>
    <w:p w14:paraId="488E45B3" w14:textId="574B5666" w:rsidR="00654045" w:rsidRDefault="000B3F7C" w:rsidP="000B3F7C">
      <w:pPr>
        <w:ind w:firstLine="0"/>
        <w:rPr>
          <w:lang w:val="en-IE"/>
        </w:rPr>
      </w:pPr>
      <w:r w:rsidRPr="000B3F7C">
        <w:rPr>
          <w:lang w:val="en-IE"/>
        </w:rPr>
        <w:t xml:space="preserve">Figure </w:t>
      </w:r>
      <w:r>
        <w:rPr>
          <w:lang w:val="en-IE"/>
        </w:rPr>
        <w:t>XX</w:t>
      </w:r>
      <w:r w:rsidRPr="000B3F7C">
        <w:rPr>
          <w:lang w:val="en-IE"/>
        </w:rPr>
        <w:t xml:space="preserve">. </w:t>
      </w:r>
      <w:r>
        <w:rPr>
          <w:lang w:val="en-IE"/>
        </w:rPr>
        <w:t>XX</w:t>
      </w:r>
    </w:p>
    <w:p w14:paraId="3B6616B6" w14:textId="77777777" w:rsidR="000B3F7C" w:rsidRDefault="000B3F7C" w:rsidP="00654045">
      <w:pPr>
        <w:ind w:firstLine="0"/>
        <w:jc w:val="center"/>
        <w:rPr>
          <w:lang w:val="en-IE"/>
        </w:rPr>
      </w:pPr>
    </w:p>
    <w:p w14:paraId="0BAF0493" w14:textId="6772412B" w:rsidR="00861275" w:rsidRDefault="006B5C85" w:rsidP="00F424FB">
      <w:pPr>
        <w:ind w:firstLine="0"/>
        <w:rPr>
          <w:lang w:val="en-IE"/>
        </w:rPr>
      </w:pPr>
      <w:r>
        <w:rPr>
          <w:lang w:val="en-IE"/>
        </w:rPr>
        <w:tab/>
      </w:r>
      <w:r w:rsidR="008B4671">
        <w:rPr>
          <w:lang w:val="en-IE"/>
        </w:rPr>
        <w:t xml:space="preserve">The second subset </w:t>
      </w:r>
      <w:r>
        <w:rPr>
          <w:lang w:val="en-IE"/>
        </w:rPr>
        <w:t xml:space="preserve">of effect sizes </w:t>
      </w:r>
      <w:r w:rsidR="008B4671">
        <w:rPr>
          <w:lang w:val="en-IE"/>
        </w:rPr>
        <w:t>refers to cases where I have</w:t>
      </w:r>
      <w:r w:rsidR="0031005A">
        <w:rPr>
          <w:lang w:val="en-IE"/>
        </w:rPr>
        <w:t xml:space="preserve"> a documented</w:t>
      </w:r>
      <w:r w:rsidR="008B4671">
        <w:rPr>
          <w:lang w:val="en-IE"/>
        </w:rPr>
        <w:t xml:space="preserve"> reason to believe that the effect size should not </w:t>
      </w:r>
      <w:r w:rsidR="00FD5DF5">
        <w:rPr>
          <w:lang w:val="en-IE"/>
        </w:rPr>
        <w:t xml:space="preserve">have been included </w:t>
      </w:r>
      <w:r w:rsidR="00F424FB">
        <w:rPr>
          <w:lang w:val="en-IE"/>
        </w:rPr>
        <w:t xml:space="preserve">in the meta-analysis for one or more of the following reasons. </w:t>
      </w:r>
      <w:r w:rsidR="00DD33E0">
        <w:rPr>
          <w:lang w:val="en-IE"/>
        </w:rPr>
        <w:t xml:space="preserve">First, </w:t>
      </w:r>
      <w:r w:rsidR="00EE2FAD" w:rsidRPr="00EE2FAD">
        <w:rPr>
          <w:lang w:val="en-IE"/>
        </w:rPr>
        <w:t xml:space="preserve">Vahey et al. </w:t>
      </w:r>
      <w:r w:rsidR="00DD33E0">
        <w:rPr>
          <w:lang w:val="en-IE"/>
        </w:rPr>
        <w:t xml:space="preserve">(2015) </w:t>
      </w:r>
      <w:r w:rsidR="00EE2FAD" w:rsidRPr="00EE2FAD">
        <w:rPr>
          <w:lang w:val="en-IE"/>
        </w:rPr>
        <w:t xml:space="preserve">appear to have treated </w:t>
      </w:r>
      <m:oMath>
        <m:sSubSup>
          <m:sSubSupPr>
            <m:ctrlPr>
              <w:rPr>
                <w:rFonts w:ascii="Cambria Math" w:hAnsi="Cambria Math"/>
                <w:i/>
                <w:lang w:val="en-IE"/>
              </w:rPr>
            </m:ctrlPr>
          </m:sSubSupPr>
          <m:e>
            <m:r>
              <w:rPr>
                <w:rFonts w:ascii="Cambria Math" w:hAnsi="Cambria Math"/>
                <w:lang w:val="en-IE"/>
              </w:rPr>
              <m:t>η</m:t>
            </m:r>
          </m:e>
          <m:sub>
            <m:r>
              <w:rPr>
                <w:rFonts w:ascii="Cambria Math" w:hAnsi="Cambria Math"/>
                <w:lang w:val="en-IE"/>
              </w:rPr>
              <m:t>p</m:t>
            </m:r>
          </m:sub>
          <m:sup>
            <m:r>
              <w:rPr>
                <w:rFonts w:ascii="Cambria Math" w:hAnsi="Cambria Math"/>
                <w:lang w:val="en-IE"/>
              </w:rPr>
              <m:t>2</m:t>
            </m:r>
          </m:sup>
        </m:sSubSup>
      </m:oMath>
      <w:r w:rsidR="00EE2FAD" w:rsidRPr="00EE2FAD">
        <w:rPr>
          <w:lang w:val="en-IE"/>
        </w:rPr>
        <w:t xml:space="preserve"> as if it was equivalent to </w:t>
      </w:r>
      <m:oMath>
        <m:sSup>
          <m:sSupPr>
            <m:ctrlPr>
              <w:rPr>
                <w:rFonts w:ascii="Cambria Math" w:hAnsi="Cambria Math"/>
                <w:i/>
                <w:lang w:val="en-IE"/>
              </w:rPr>
            </m:ctrlPr>
          </m:sSupPr>
          <m:e>
            <m:r>
              <w:rPr>
                <w:rFonts w:ascii="Cambria Math" w:hAnsi="Cambria Math"/>
                <w:lang w:val="en-IE"/>
              </w:rPr>
              <m:t>η</m:t>
            </m:r>
          </m:e>
          <m:sup>
            <m:r>
              <w:rPr>
                <w:rFonts w:ascii="Cambria Math" w:hAnsi="Cambria Math"/>
                <w:lang w:val="en-IE"/>
              </w:rPr>
              <m:t>2</m:t>
            </m:r>
          </m:sup>
        </m:sSup>
      </m:oMath>
      <w:r w:rsidR="00EE2FAD" w:rsidRPr="00EE2FAD">
        <w:rPr>
          <w:lang w:val="en-IE"/>
        </w:rPr>
        <w:t xml:space="preserve">, which it is not: (a) </w:t>
      </w:r>
      <m:oMath>
        <m:sSup>
          <m:sSupPr>
            <m:ctrlPr>
              <w:rPr>
                <w:rFonts w:ascii="Cambria Math" w:hAnsi="Cambria Math"/>
                <w:i/>
                <w:lang w:val="en-IE"/>
              </w:rPr>
            </m:ctrlPr>
          </m:sSupPr>
          <m:e>
            <m:r>
              <w:rPr>
                <w:rFonts w:ascii="Cambria Math" w:hAnsi="Cambria Math"/>
                <w:lang w:val="en-IE"/>
              </w:rPr>
              <m:t>η</m:t>
            </m:r>
          </m:e>
          <m:sup>
            <m:r>
              <w:rPr>
                <w:rFonts w:ascii="Cambria Math" w:hAnsi="Cambria Math"/>
                <w:lang w:val="en-IE"/>
              </w:rPr>
              <m:t>2</m:t>
            </m:r>
          </m:sup>
        </m:sSup>
      </m:oMath>
      <w:r w:rsidR="00EE2FAD" w:rsidRPr="00EE2FAD">
        <w:rPr>
          <w:lang w:val="en-IE"/>
        </w:rPr>
        <w:t xml:space="preserve"> has a relatively simple mathematical transformation to Pearson’s </w:t>
      </w:r>
      <w:r w:rsidR="00EE2FAD" w:rsidRPr="00E255A3">
        <w:rPr>
          <w:i/>
          <w:lang w:val="en-IE"/>
        </w:rPr>
        <w:t>r</w:t>
      </w:r>
      <w:r w:rsidR="00EE2FAD" w:rsidRPr="00EE2FAD">
        <w:rPr>
          <w:lang w:val="en-IE"/>
        </w:rPr>
        <w:t xml:space="preserve">, </w:t>
      </w:r>
      <w:r w:rsidR="00E255A3">
        <w:rPr>
          <w:lang w:val="en-IE"/>
        </w:rPr>
        <w:t xml:space="preserve">which </w:t>
      </w:r>
      <w:r w:rsidR="00EE2FAD" w:rsidRPr="00EE2FAD">
        <w:rPr>
          <w:lang w:val="en-IE"/>
        </w:rPr>
        <w:t xml:space="preserve">Vahey et al. </w:t>
      </w:r>
      <w:r w:rsidR="00E255A3">
        <w:rPr>
          <w:lang w:val="en-IE"/>
        </w:rPr>
        <w:t xml:space="preserve">(2015) </w:t>
      </w:r>
      <w:r w:rsidR="00EE2FAD" w:rsidRPr="00EE2FAD">
        <w:rPr>
          <w:lang w:val="en-IE"/>
        </w:rPr>
        <w:t xml:space="preserve">appear to have </w:t>
      </w:r>
      <w:r w:rsidR="00E255A3">
        <w:rPr>
          <w:lang w:val="en-IE"/>
        </w:rPr>
        <w:t xml:space="preserve">incorrectly </w:t>
      </w:r>
      <w:r w:rsidR="00EE2FAD" w:rsidRPr="00EE2FAD">
        <w:rPr>
          <w:lang w:val="en-IE"/>
        </w:rPr>
        <w:t xml:space="preserve">applied to </w:t>
      </w:r>
      <m:oMath>
        <m:sSubSup>
          <m:sSubSupPr>
            <m:ctrlPr>
              <w:rPr>
                <w:rFonts w:ascii="Cambria Math" w:hAnsi="Cambria Math"/>
                <w:i/>
                <w:lang w:val="en-IE"/>
              </w:rPr>
            </m:ctrlPr>
          </m:sSubSupPr>
          <m:e>
            <m:r>
              <w:rPr>
                <w:rFonts w:ascii="Cambria Math" w:hAnsi="Cambria Math"/>
                <w:lang w:val="en-IE"/>
              </w:rPr>
              <m:t>η</m:t>
            </m:r>
          </m:e>
          <m:sub>
            <m:r>
              <w:rPr>
                <w:rFonts w:ascii="Cambria Math" w:hAnsi="Cambria Math"/>
                <w:lang w:val="en-IE"/>
              </w:rPr>
              <m:t>p</m:t>
            </m:r>
          </m:sub>
          <m:sup>
            <m:r>
              <w:rPr>
                <w:rFonts w:ascii="Cambria Math" w:hAnsi="Cambria Math"/>
                <w:lang w:val="en-IE"/>
              </w:rPr>
              <m:t>2</m:t>
            </m:r>
          </m:sup>
        </m:sSubSup>
      </m:oMath>
      <w:r w:rsidR="00E255A3">
        <w:rPr>
          <w:lang w:val="en-IE"/>
        </w:rPr>
        <w:t>.</w:t>
      </w:r>
      <w:r w:rsidR="00EE2FAD" w:rsidRPr="00EE2FAD">
        <w:rPr>
          <w:lang w:val="en-IE"/>
        </w:rPr>
        <w:t xml:space="preserve"> </w:t>
      </w:r>
      <w:r w:rsidR="00E255A3">
        <w:rPr>
          <w:lang w:val="en-IE"/>
        </w:rPr>
        <w:t xml:space="preserve">However, </w:t>
      </w:r>
      <m:oMath>
        <m:sSubSup>
          <m:sSubSupPr>
            <m:ctrlPr>
              <w:rPr>
                <w:rFonts w:ascii="Cambria Math" w:hAnsi="Cambria Math"/>
                <w:i/>
                <w:lang w:val="en-IE"/>
              </w:rPr>
            </m:ctrlPr>
          </m:sSubSupPr>
          <m:e>
            <m:r>
              <w:rPr>
                <w:rFonts w:ascii="Cambria Math" w:hAnsi="Cambria Math"/>
                <w:lang w:val="en-IE"/>
              </w:rPr>
              <m:t>η</m:t>
            </m:r>
          </m:e>
          <m:sub>
            <m:r>
              <w:rPr>
                <w:rFonts w:ascii="Cambria Math" w:hAnsi="Cambria Math"/>
                <w:lang w:val="en-IE"/>
              </w:rPr>
              <m:t>p</m:t>
            </m:r>
          </m:sub>
          <m:sup>
            <m:r>
              <w:rPr>
                <w:rFonts w:ascii="Cambria Math" w:hAnsi="Cambria Math"/>
                <w:lang w:val="en-IE"/>
              </w:rPr>
              <m:t>2</m:t>
            </m:r>
          </m:sup>
        </m:sSubSup>
      </m:oMath>
      <w:r w:rsidR="00E255A3">
        <w:rPr>
          <w:lang w:val="en-IE"/>
        </w:rPr>
        <w:t xml:space="preserve"> cannot be converted to </w:t>
      </w:r>
      <w:r w:rsidR="00E255A3" w:rsidRPr="00EE2FAD">
        <w:rPr>
          <w:lang w:val="en-IE"/>
        </w:rPr>
        <w:t xml:space="preserve">Pearson’s </w:t>
      </w:r>
      <w:r w:rsidR="00E255A3" w:rsidRPr="00E255A3">
        <w:rPr>
          <w:i/>
          <w:lang w:val="en-IE"/>
        </w:rPr>
        <w:t>r</w:t>
      </w:r>
      <w:r w:rsidR="00E255A3">
        <w:rPr>
          <w:lang w:val="en-IE"/>
        </w:rPr>
        <w:t xml:space="preserve"> as </w:t>
      </w:r>
      <w:r w:rsidR="00E255A3">
        <w:rPr>
          <w:lang w:val="en-IE"/>
        </w:rPr>
        <w:lastRenderedPageBreak/>
        <w:t xml:space="preserve">it is partial correlation. </w:t>
      </w:r>
      <w:r w:rsidR="0036380F">
        <w:rPr>
          <w:lang w:val="en-IE"/>
        </w:rPr>
        <w:t xml:space="preserve">Additionally, </w:t>
      </w:r>
      <m:oMath>
        <m:sSubSup>
          <m:sSubSupPr>
            <m:ctrlPr>
              <w:rPr>
                <w:rFonts w:ascii="Cambria Math" w:hAnsi="Cambria Math"/>
                <w:i/>
                <w:lang w:val="en-IE"/>
              </w:rPr>
            </m:ctrlPr>
          </m:sSubSupPr>
          <m:e>
            <m:r>
              <w:rPr>
                <w:rFonts w:ascii="Cambria Math" w:hAnsi="Cambria Math"/>
                <w:lang w:val="en-IE"/>
              </w:rPr>
              <m:t>η</m:t>
            </m:r>
          </m:e>
          <m:sub>
            <m:r>
              <w:rPr>
                <w:rFonts w:ascii="Cambria Math" w:hAnsi="Cambria Math"/>
                <w:lang w:val="en-IE"/>
              </w:rPr>
              <m:t>p</m:t>
            </m:r>
          </m:sub>
          <m:sup>
            <m:r>
              <w:rPr>
                <w:rFonts w:ascii="Cambria Math" w:hAnsi="Cambria Math"/>
                <w:lang w:val="en-IE"/>
              </w:rPr>
              <m:t>2</m:t>
            </m:r>
          </m:sup>
        </m:sSubSup>
      </m:oMath>
      <w:r w:rsidR="0036380F">
        <w:rPr>
          <w:lang w:val="en-IE"/>
        </w:rPr>
        <w:t xml:space="preserve"> has non-equivalent interpretation between different factorial designs </w:t>
      </w:r>
      <w:r w:rsidR="0036380F">
        <w:rPr>
          <w:lang w:val="en-IE"/>
        </w:rPr>
        <w:fldChar w:fldCharType="begin"/>
      </w:r>
      <w:r w:rsidR="0036380F">
        <w:rPr>
          <w:lang w:val="en-IE"/>
        </w:rPr>
        <w:instrText xml:space="preserve"> ADDIN ZOTERO_ITEM CSL_CITATION {"citationID":"66zczdxl","properties":{"formattedCitation":"(Dani\\uc0\\u235{}l Lakens, 2013)","plainCitation":"(Daniël Lakens, 2013)","noteIndex":0},"citationItems":[{"id":1087,"uris":["http://zotero.org/users/1687755/items/PKDKBV8M"],"uri":["http://zotero.org/users/1687755/items/PKDKBV8M"],"itemData":{"id":1087,"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schema":"https://github.com/citation-style-language/schema/raw/master/csl-citation.json"} </w:instrText>
      </w:r>
      <w:r w:rsidR="0036380F">
        <w:rPr>
          <w:lang w:val="en-IE"/>
        </w:rPr>
        <w:fldChar w:fldCharType="separate"/>
      </w:r>
      <w:r w:rsidR="0036380F" w:rsidRPr="0036380F">
        <w:rPr>
          <w:rFonts w:cs="CMU Serif Roman"/>
        </w:rPr>
        <w:t>(</w:t>
      </w:r>
      <w:proofErr w:type="spellStart"/>
      <w:r w:rsidR="0036380F" w:rsidRPr="0036380F">
        <w:rPr>
          <w:rFonts w:cs="CMU Serif Roman"/>
        </w:rPr>
        <w:t>D</w:t>
      </w:r>
      <w:r w:rsidR="0036380F" w:rsidRPr="002E1C9F">
        <w:rPr>
          <w:rFonts w:cs="CMU Serif Roman"/>
          <w:highlight w:val="yellow"/>
        </w:rPr>
        <w:t>aniël</w:t>
      </w:r>
      <w:proofErr w:type="spellEnd"/>
      <w:r w:rsidR="0036380F" w:rsidRPr="002E1C9F">
        <w:rPr>
          <w:rFonts w:cs="CMU Serif Roman"/>
          <w:highlight w:val="yellow"/>
        </w:rPr>
        <w:t xml:space="preserve"> L</w:t>
      </w:r>
      <w:r w:rsidR="0036380F" w:rsidRPr="0036380F">
        <w:rPr>
          <w:rFonts w:cs="CMU Serif Roman"/>
        </w:rPr>
        <w:t>akens, 2013)</w:t>
      </w:r>
      <w:r w:rsidR="0036380F">
        <w:rPr>
          <w:lang w:val="en-IE"/>
        </w:rPr>
        <w:fldChar w:fldCharType="end"/>
      </w:r>
      <w:r w:rsidR="0036380F">
        <w:rPr>
          <w:lang w:val="en-IE"/>
        </w:rPr>
        <w:t>.</w:t>
      </w:r>
      <w:r w:rsidR="00ED6466">
        <w:rPr>
          <w:lang w:val="en-IE"/>
        </w:rPr>
        <w:t xml:space="preserve"> </w:t>
      </w:r>
      <w:r w:rsidR="00DA0BFC">
        <w:rPr>
          <w:lang w:val="en-IE"/>
        </w:rPr>
        <w:t xml:space="preserve">As such, a number of </w:t>
      </w:r>
      <m:oMath>
        <m:sSubSup>
          <m:sSubSupPr>
            <m:ctrlPr>
              <w:rPr>
                <w:rFonts w:ascii="Cambria Math" w:hAnsi="Cambria Math"/>
                <w:i/>
                <w:lang w:val="en-IE"/>
              </w:rPr>
            </m:ctrlPr>
          </m:sSubSupPr>
          <m:e>
            <m:r>
              <w:rPr>
                <w:rFonts w:ascii="Cambria Math" w:hAnsi="Cambria Math"/>
                <w:lang w:val="en-IE"/>
              </w:rPr>
              <m:t>η</m:t>
            </m:r>
          </m:e>
          <m:sub>
            <m:r>
              <w:rPr>
                <w:rFonts w:ascii="Cambria Math" w:hAnsi="Cambria Math"/>
                <w:lang w:val="en-IE"/>
              </w:rPr>
              <m:t>p</m:t>
            </m:r>
          </m:sub>
          <m:sup>
            <m:r>
              <w:rPr>
                <w:rFonts w:ascii="Cambria Math" w:hAnsi="Cambria Math"/>
                <w:lang w:val="en-IE"/>
              </w:rPr>
              <m:t>2</m:t>
            </m:r>
          </m:sup>
        </m:sSubSup>
      </m:oMath>
      <w:r w:rsidR="00DA0BFC">
        <w:rPr>
          <w:lang w:val="en-IE"/>
        </w:rPr>
        <w:t xml:space="preserve"> effect sizes included by Vahey et al. (2015) were not reproduced.  </w:t>
      </w:r>
    </w:p>
    <w:p w14:paraId="429889FB" w14:textId="77777777" w:rsidR="00E5076D" w:rsidRDefault="00ED6466" w:rsidP="001139F6">
      <w:pPr>
        <w:rPr>
          <w:lang w:val="en-IE"/>
        </w:rPr>
      </w:pPr>
      <w:r>
        <w:rPr>
          <w:lang w:val="en-IE"/>
        </w:rPr>
        <w:t>Second, i</w:t>
      </w:r>
      <w:r w:rsidR="00EE2FAD" w:rsidRPr="00EE2FAD">
        <w:rPr>
          <w:lang w:val="en-IE"/>
        </w:rPr>
        <w:t>n some cases, effect sizes reported in Vahey et al.’s</w:t>
      </w:r>
      <w:r>
        <w:rPr>
          <w:lang w:val="en-IE"/>
        </w:rPr>
        <w:t xml:space="preserve"> (2015)</w:t>
      </w:r>
      <w:r w:rsidR="00EE2FAD" w:rsidRPr="00EE2FAD">
        <w:rPr>
          <w:lang w:val="en-IE"/>
        </w:rPr>
        <w:t xml:space="preserve"> supplementary materials did not refer to effect sizes that were reported in the original article (e.g., Timko et al., 2010 Study 1</w:t>
      </w:r>
      <w:r>
        <w:rPr>
          <w:lang w:val="en-IE"/>
        </w:rPr>
        <w:t xml:space="preserve">: </w:t>
      </w:r>
      <w:r w:rsidR="00EE2FAD" w:rsidRPr="00EE2FAD">
        <w:rPr>
          <w:lang w:val="en-IE"/>
        </w:rPr>
        <w:t xml:space="preserve">correlation between overall </w:t>
      </w:r>
      <w:r>
        <w:rPr>
          <w:lang w:val="en-IE"/>
        </w:rPr>
        <w:t xml:space="preserve">IRAP </w:t>
      </w:r>
      <w:r w:rsidR="00EE2FAD" w:rsidRPr="00ED6466">
        <w:rPr>
          <w:i/>
          <w:lang w:val="en-IE"/>
        </w:rPr>
        <w:t>D</w:t>
      </w:r>
      <w:r w:rsidR="00EE2FAD" w:rsidRPr="00EE2FAD">
        <w:rPr>
          <w:lang w:val="en-IE"/>
        </w:rPr>
        <w:t xml:space="preserve"> score and DASS-total).</w:t>
      </w:r>
      <w:r w:rsidR="0098397A">
        <w:rPr>
          <w:lang w:val="en-IE"/>
        </w:rPr>
        <w:t xml:space="preserve"> </w:t>
      </w:r>
    </w:p>
    <w:p w14:paraId="5783797A" w14:textId="46BDD4EE" w:rsidR="00AB64FC" w:rsidRDefault="0098397A" w:rsidP="001139F6">
      <w:pPr>
        <w:rPr>
          <w:lang w:val="en-IE"/>
        </w:rPr>
      </w:pPr>
      <w:r>
        <w:rPr>
          <w:lang w:val="en-IE"/>
        </w:rPr>
        <w:t>Third, i</w:t>
      </w:r>
      <w:r w:rsidR="00EE2FAD" w:rsidRPr="00EE2FAD">
        <w:rPr>
          <w:lang w:val="en-IE"/>
        </w:rPr>
        <w:t xml:space="preserve">n some cases, effect sizes referred to </w:t>
      </w:r>
      <w:r>
        <w:rPr>
          <w:lang w:val="en-IE"/>
        </w:rPr>
        <w:t xml:space="preserve">ANOVAs </w:t>
      </w:r>
      <w:r w:rsidR="00EE2FAD" w:rsidRPr="00EE2FAD">
        <w:rPr>
          <w:lang w:val="en-IE"/>
        </w:rPr>
        <w:t xml:space="preserve">where mean IRAP </w:t>
      </w:r>
      <w:r w:rsidR="00EE2FAD" w:rsidRPr="0098397A">
        <w:rPr>
          <w:i/>
          <w:lang w:val="en-IE"/>
        </w:rPr>
        <w:t>D</w:t>
      </w:r>
      <w:r w:rsidR="00EE2FAD" w:rsidRPr="00EE2FAD">
        <w:rPr>
          <w:lang w:val="en-IE"/>
        </w:rPr>
        <w:t xml:space="preserve"> scores were </w:t>
      </w:r>
      <w:r w:rsidR="005D2D05">
        <w:rPr>
          <w:lang w:val="en-IE"/>
        </w:rPr>
        <w:t xml:space="preserve">used as </w:t>
      </w:r>
      <w:r w:rsidR="00EE2FAD" w:rsidRPr="00EE2FAD">
        <w:rPr>
          <w:lang w:val="en-IE"/>
        </w:rPr>
        <w:t xml:space="preserve">the Dependent Variable (e.g., </w:t>
      </w:r>
      <w:proofErr w:type="spellStart"/>
      <w:r w:rsidR="00EE2FAD" w:rsidRPr="00EE2FAD">
        <w:rPr>
          <w:lang w:val="en-IE"/>
        </w:rPr>
        <w:t>Kosnes</w:t>
      </w:r>
      <w:proofErr w:type="spellEnd"/>
      <w:r w:rsidR="00EE2FAD" w:rsidRPr="00EE2FAD">
        <w:rPr>
          <w:lang w:val="en-IE"/>
        </w:rPr>
        <w:t xml:space="preserve"> et al., 2013, Parling et al., 2012; Hussey et al., 2012; Timko et al., 2010).</w:t>
      </w:r>
      <w:r>
        <w:rPr>
          <w:lang w:val="en-IE"/>
        </w:rPr>
        <w:t xml:space="preserve"> </w:t>
      </w:r>
      <w:r w:rsidR="00A04509">
        <w:rPr>
          <w:lang w:val="en-IE"/>
        </w:rPr>
        <w:t>P</w:t>
      </w:r>
      <w:r w:rsidRPr="0098397A">
        <w:rPr>
          <w:lang w:val="en-IE"/>
        </w:rPr>
        <w:t>redicting mean IRAP effect</w:t>
      </w:r>
      <w:r>
        <w:rPr>
          <w:lang w:val="en-IE"/>
        </w:rPr>
        <w:t>s</w:t>
      </w:r>
      <w:r w:rsidRPr="0098397A">
        <w:rPr>
          <w:lang w:val="en-IE"/>
        </w:rPr>
        <w:t xml:space="preserve"> </w:t>
      </w:r>
      <w:r w:rsidR="00965908">
        <w:rPr>
          <w:lang w:val="en-IE"/>
        </w:rPr>
        <w:t xml:space="preserve">from </w:t>
      </w:r>
      <w:r w:rsidRPr="0098397A">
        <w:rPr>
          <w:lang w:val="en-IE"/>
        </w:rPr>
        <w:t xml:space="preserve">known groups </w:t>
      </w:r>
      <w:r>
        <w:rPr>
          <w:lang w:val="en-IE"/>
        </w:rPr>
        <w:t xml:space="preserve">tells us little about the IRAP’s </w:t>
      </w:r>
      <w:r w:rsidR="0073569A">
        <w:rPr>
          <w:lang w:val="en-IE"/>
        </w:rPr>
        <w:t xml:space="preserve">validity, which would be appropriately assessed by through the </w:t>
      </w:r>
      <w:r>
        <w:rPr>
          <w:lang w:val="en-IE"/>
        </w:rPr>
        <w:t>IRAP’s ability to predict group membership</w:t>
      </w:r>
      <w:r w:rsidR="0073569A">
        <w:rPr>
          <w:lang w:val="en-IE"/>
        </w:rPr>
        <w:t>.</w:t>
      </w:r>
      <w:r>
        <w:rPr>
          <w:lang w:val="en-IE"/>
        </w:rPr>
        <w:t xml:space="preserve"> T</w:t>
      </w:r>
      <w:r w:rsidRPr="0098397A">
        <w:rPr>
          <w:lang w:val="en-IE"/>
        </w:rPr>
        <w:t xml:space="preserve">his analytic </w:t>
      </w:r>
      <w:r w:rsidR="00E93FD9">
        <w:rPr>
          <w:lang w:val="en-IE"/>
        </w:rPr>
        <w:t>issue</w:t>
      </w:r>
      <w:r w:rsidRPr="0098397A">
        <w:rPr>
          <w:lang w:val="en-IE"/>
        </w:rPr>
        <w:t xml:space="preserve"> of </w:t>
      </w:r>
      <w:r w:rsidR="000C58AE">
        <w:rPr>
          <w:lang w:val="en-IE"/>
        </w:rPr>
        <w:t>swapping</w:t>
      </w:r>
      <w:r w:rsidRPr="0098397A">
        <w:rPr>
          <w:lang w:val="en-IE"/>
        </w:rPr>
        <w:t xml:space="preserve"> the IV and DV when attempting to provide evidence for a </w:t>
      </w:r>
      <w:r w:rsidR="00811B2D">
        <w:rPr>
          <w:lang w:val="en-IE"/>
        </w:rPr>
        <w:t>measure’s</w:t>
      </w:r>
      <w:r w:rsidRPr="0098397A">
        <w:rPr>
          <w:lang w:val="en-IE"/>
        </w:rPr>
        <w:t xml:space="preserve"> validity has been well documented elsewhere as a threat to research findings </w:t>
      </w:r>
      <w:r>
        <w:rPr>
          <w:lang w:val="en-IE"/>
        </w:rPr>
        <w:fldChar w:fldCharType="begin"/>
      </w:r>
      <w:r>
        <w:rPr>
          <w:lang w:val="en-IE"/>
        </w:rPr>
        <w:instrText xml:space="preserve"> ADDIN ZOTERO_ITEM CSL_CITATION {"citationID":"mNkFQuR8","properties":{"formattedCitation":"(Fried &amp; Kievit, 2016)","plainCitation":"(Fried &amp; Kievit, 2016)","noteIndex":0},"citationItems":[{"id":8300,"uris":["http://zotero.org/users/1687755/items/ACZEMPZ2"],"uri":["http://zotero.org/users/1687755/items/ACZEMPZ2"],"itemData":{"id":8300,"type":"article-journal","container-title":"Molecular Psychiatry","DOI":"10.1038/mp.2015.199","ISSN":"1359-4184, 1476-5578","issue":"6","language":"en","page":"724-725","source":"Crossref","title":"The volumes of subcortical regions in depressed and healthy individuals are strikingly similar: a reinterpretation of the results by Schmaal et al.","title-short":"The volumes of subcortical regions in depressed and healthy individuals are strikingly similar","volume":"21","author":[{"family":"Fried","given":"E I"},{"family":"Kievit","given":"R A"}],"issued":{"date-parts":[["2016",6]]}}}],"schema":"https://github.com/citation-style-language/schema/raw/master/csl-citation.json"} </w:instrText>
      </w:r>
      <w:r>
        <w:rPr>
          <w:lang w:val="en-IE"/>
        </w:rPr>
        <w:fldChar w:fldCharType="separate"/>
      </w:r>
      <w:r>
        <w:rPr>
          <w:noProof/>
          <w:lang w:val="en-IE"/>
        </w:rPr>
        <w:t>(Fried &amp; Kievit, 2016)</w:t>
      </w:r>
      <w:r>
        <w:rPr>
          <w:lang w:val="en-IE"/>
        </w:rPr>
        <w:fldChar w:fldCharType="end"/>
      </w:r>
      <w:r w:rsidR="000E6344">
        <w:rPr>
          <w:lang w:val="en-IE"/>
        </w:rPr>
        <w:t xml:space="preserve">. </w:t>
      </w:r>
    </w:p>
    <w:p w14:paraId="7B9E80F4" w14:textId="03E77A27" w:rsidR="00DA7AF4" w:rsidRDefault="00DA7AF4" w:rsidP="00034ED5">
      <w:pPr>
        <w:rPr>
          <w:lang w:val="en-IE"/>
        </w:rPr>
      </w:pPr>
      <w:r>
        <w:rPr>
          <w:lang w:val="en-IE"/>
        </w:rPr>
        <w:t xml:space="preserve">Fourth, </w:t>
      </w:r>
      <w:r w:rsidRPr="00EE2FAD">
        <w:rPr>
          <w:lang w:val="en-IE"/>
        </w:rPr>
        <w:t xml:space="preserve">Vahey et al. </w:t>
      </w:r>
      <w:r>
        <w:rPr>
          <w:lang w:val="en-IE"/>
        </w:rPr>
        <w:t xml:space="preserve">(2015) </w:t>
      </w:r>
      <w:r w:rsidRPr="00EE2FAD">
        <w:rPr>
          <w:lang w:val="en-IE"/>
        </w:rPr>
        <w:t xml:space="preserve">included </w:t>
      </w:r>
      <w:r w:rsidRPr="00735EF7">
        <w:rPr>
          <w:highlight w:val="yellow"/>
          <w:lang w:val="en-IE"/>
        </w:rPr>
        <w:t>a large number</w:t>
      </w:r>
      <w:r w:rsidRPr="00EE2FAD">
        <w:rPr>
          <w:lang w:val="en-IE"/>
        </w:rPr>
        <w:t xml:space="preserve"> of</w:t>
      </w:r>
      <w:r>
        <w:rPr>
          <w:lang w:val="en-IE"/>
        </w:rPr>
        <w:t xml:space="preserve"> effect sizes that referred to tests of whether an</w:t>
      </w:r>
      <w:r w:rsidRPr="00EE2FAD">
        <w:rPr>
          <w:lang w:val="en-IE"/>
        </w:rPr>
        <w:t xml:space="preserve"> IRAP effect</w:t>
      </w:r>
      <w:r>
        <w:rPr>
          <w:lang w:val="en-IE"/>
        </w:rPr>
        <w:t xml:space="preserve"> had been demonstrated. That is, whether mean IRAP </w:t>
      </w:r>
      <w:r w:rsidRPr="00DA7AF4">
        <w:rPr>
          <w:i/>
          <w:lang w:val="en-IE"/>
        </w:rPr>
        <w:t>D</w:t>
      </w:r>
      <w:r>
        <w:rPr>
          <w:lang w:val="en-IE"/>
        </w:rPr>
        <w:t xml:space="preserve"> scores were non-zero, or whether </w:t>
      </w:r>
      <w:r w:rsidRPr="00EE2FAD">
        <w:rPr>
          <w:lang w:val="en-IE"/>
        </w:rPr>
        <w:t xml:space="preserve">a reaction time differential </w:t>
      </w:r>
      <w:r>
        <w:rPr>
          <w:lang w:val="en-IE"/>
        </w:rPr>
        <w:t xml:space="preserve">was found between the consistent and inconsistent </w:t>
      </w:r>
      <w:r w:rsidRPr="00EE2FAD">
        <w:rPr>
          <w:lang w:val="en-IE"/>
        </w:rPr>
        <w:t>bloc</w:t>
      </w:r>
      <w:r>
        <w:rPr>
          <w:lang w:val="en-IE"/>
        </w:rPr>
        <w:t xml:space="preserve">ks. </w:t>
      </w:r>
      <w:r w:rsidRPr="00EE2FAD">
        <w:rPr>
          <w:lang w:val="en-IE"/>
        </w:rPr>
        <w:t xml:space="preserve">However, criterion </w:t>
      </w:r>
      <w:r w:rsidR="00F508C1">
        <w:rPr>
          <w:lang w:val="en-IE"/>
        </w:rPr>
        <w:t xml:space="preserve">validity can by definition only be established with reference to external </w:t>
      </w:r>
      <w:r w:rsidRPr="00EE2FAD">
        <w:rPr>
          <w:lang w:val="en-IE"/>
        </w:rPr>
        <w:t>variable</w:t>
      </w:r>
      <w:r w:rsidR="00F508C1">
        <w:rPr>
          <w:lang w:val="en-IE"/>
        </w:rPr>
        <w:t xml:space="preserve">s. </w:t>
      </w:r>
      <w:r w:rsidR="00877221">
        <w:rPr>
          <w:lang w:val="en-IE"/>
        </w:rPr>
        <w:t xml:space="preserve">Quantifying the evidence for IRAP effects in isolation is at odds with Vahey et al.’s (2015) stated </w:t>
      </w:r>
      <w:r w:rsidR="00877221">
        <w:rPr>
          <w:lang w:val="en-IE"/>
        </w:rPr>
        <w:lastRenderedPageBreak/>
        <w:t xml:space="preserve">goal of assessing the IRAP’s clinically relevant criterion validity. As such, </w:t>
      </w:r>
      <w:r w:rsidR="00877221" w:rsidRPr="008C1BF0">
        <w:rPr>
          <w:highlight w:val="yellow"/>
          <w:lang w:val="en-IE"/>
        </w:rPr>
        <w:t>a number</w:t>
      </w:r>
      <w:r w:rsidR="00877221">
        <w:rPr>
          <w:lang w:val="en-IE"/>
        </w:rPr>
        <w:t xml:space="preserve"> of effect sizes were</w:t>
      </w:r>
      <w:r w:rsidR="009010EC">
        <w:rPr>
          <w:lang w:val="en-IE"/>
        </w:rPr>
        <w:t xml:space="preserve"> not reproduced</w:t>
      </w:r>
      <w:r w:rsidR="001A517A">
        <w:rPr>
          <w:lang w:val="en-IE"/>
        </w:rPr>
        <w:t xml:space="preserve"> for this reason.</w:t>
      </w:r>
    </w:p>
    <w:p w14:paraId="71C21260" w14:textId="629CBB5B" w:rsidR="00EE2FAD" w:rsidRDefault="00DA7AF4" w:rsidP="001139F6">
      <w:pPr>
        <w:rPr>
          <w:lang w:val="en-IE"/>
        </w:rPr>
      </w:pPr>
      <w:r>
        <w:rPr>
          <w:lang w:val="en-IE"/>
        </w:rPr>
        <w:t>Finally</w:t>
      </w:r>
      <w:r w:rsidR="00A66C10">
        <w:rPr>
          <w:lang w:val="en-IE"/>
        </w:rPr>
        <w:t>, s</w:t>
      </w:r>
      <w:r w:rsidR="00EE2FAD" w:rsidRPr="00EE2FAD">
        <w:rPr>
          <w:lang w:val="en-IE"/>
        </w:rPr>
        <w:t xml:space="preserve">ome </w:t>
      </w:r>
      <w:r w:rsidR="00A66C10">
        <w:rPr>
          <w:lang w:val="en-IE"/>
        </w:rPr>
        <w:t xml:space="preserve">effect sizes </w:t>
      </w:r>
      <w:r w:rsidR="00EE2FAD" w:rsidRPr="00EE2FAD">
        <w:rPr>
          <w:lang w:val="en-IE"/>
        </w:rPr>
        <w:t>were not reported in sufficient detail in the original paper to allow for the calculation of an effect size</w:t>
      </w:r>
      <w:r w:rsidR="00A66C10">
        <w:rPr>
          <w:lang w:val="en-IE"/>
        </w:rPr>
        <w:t xml:space="preserve">. In such cases, I contacted the original authors, however in many cases I was not able to obtain additional data. </w:t>
      </w:r>
      <w:r w:rsidR="00EB5F63">
        <w:rPr>
          <w:lang w:val="en-IE"/>
        </w:rPr>
        <w:t xml:space="preserve">These cases represent greater success </w:t>
      </w:r>
      <w:r w:rsidR="00362AAC">
        <w:rPr>
          <w:lang w:val="en-IE"/>
        </w:rPr>
        <w:t>by</w:t>
      </w:r>
      <w:r w:rsidR="00EB5F63">
        <w:rPr>
          <w:lang w:val="en-IE"/>
        </w:rPr>
        <w:t xml:space="preserve"> Vahey et al. (2015) </w:t>
      </w:r>
      <w:r w:rsidR="00362AAC">
        <w:rPr>
          <w:lang w:val="en-IE"/>
        </w:rPr>
        <w:t>in assembling results than I was able to achieve</w:t>
      </w:r>
      <w:r w:rsidR="00EB5F63">
        <w:rPr>
          <w:lang w:val="en-IE"/>
        </w:rPr>
        <w:t>.</w:t>
      </w:r>
    </w:p>
    <w:p w14:paraId="31CC8C6B" w14:textId="65C486B5" w:rsidR="0001495B" w:rsidRDefault="0001495B" w:rsidP="001139F6">
      <w:pPr>
        <w:rPr>
          <w:lang w:val="en-IE"/>
        </w:rPr>
      </w:pPr>
      <w:r>
        <w:rPr>
          <w:lang w:val="en-IE"/>
        </w:rPr>
        <w:t xml:space="preserve">In total, only </w:t>
      </w:r>
      <w:r w:rsidRPr="00791DC6">
        <w:rPr>
          <w:highlight w:val="yellow"/>
          <w:lang w:val="en-IE"/>
        </w:rPr>
        <w:t>XX of XX</w:t>
      </w:r>
      <w:r>
        <w:rPr>
          <w:lang w:val="en-IE"/>
        </w:rPr>
        <w:t xml:space="preserve"> effect sizes </w:t>
      </w:r>
      <w:r w:rsidR="00DA45E7">
        <w:rPr>
          <w:lang w:val="en-IE"/>
        </w:rPr>
        <w:t xml:space="preserve">included in Vahey et al.’s (2015) supplementary materials </w:t>
      </w:r>
      <w:r>
        <w:rPr>
          <w:lang w:val="en-IE"/>
        </w:rPr>
        <w:t xml:space="preserve">were </w:t>
      </w:r>
      <w:r w:rsidR="006A1252">
        <w:rPr>
          <w:lang w:val="en-IE"/>
        </w:rPr>
        <w:t>found</w:t>
      </w:r>
      <w:r>
        <w:rPr>
          <w:lang w:val="en-IE"/>
        </w:rPr>
        <w:t xml:space="preserve"> to be computationally reproducible</w:t>
      </w:r>
      <w:r w:rsidR="0076531A">
        <w:rPr>
          <w:lang w:val="en-IE"/>
        </w:rPr>
        <w:t>.</w:t>
      </w:r>
      <w:r w:rsidR="009B2296">
        <w:rPr>
          <w:lang w:val="en-IE"/>
        </w:rPr>
        <w:t xml:space="preserve"> Where reextracted values were found to differ, these differences were generally in the IRAP’s favour in Vahey et al. (2015, see Figure </w:t>
      </w:r>
      <w:r w:rsidR="009B2296" w:rsidRPr="009B2296">
        <w:rPr>
          <w:highlight w:val="yellow"/>
          <w:lang w:val="en-IE"/>
        </w:rPr>
        <w:t>XX</w:t>
      </w:r>
      <w:r w:rsidR="009B2296">
        <w:rPr>
          <w:lang w:val="en-IE"/>
        </w:rPr>
        <w:t>).</w:t>
      </w:r>
    </w:p>
    <w:p w14:paraId="60FC96D4" w14:textId="34605760" w:rsidR="00C25389" w:rsidRPr="00C462B6" w:rsidRDefault="003862A9" w:rsidP="00C25389">
      <w:pPr>
        <w:pStyle w:val="Heading3"/>
      </w:pPr>
      <w:commentRangeStart w:id="1"/>
      <w:r>
        <w:t>Omitted e</w:t>
      </w:r>
      <w:r w:rsidR="00C25389" w:rsidRPr="00C462B6">
        <w:t xml:space="preserve">ffect sizes </w:t>
      </w:r>
      <w:commentRangeEnd w:id="1"/>
      <w:r w:rsidR="00E010AD">
        <w:rPr>
          <w:rStyle w:val="CommentReference"/>
          <w:b w:val="0"/>
          <w:i w:val="0"/>
          <w:lang w:val="en-US"/>
        </w:rPr>
        <w:commentReference w:id="1"/>
      </w:r>
    </w:p>
    <w:p w14:paraId="3F70AF29" w14:textId="7329F7CF" w:rsidR="00C25389" w:rsidRDefault="00C25389" w:rsidP="001139F6">
      <w:pPr>
        <w:rPr>
          <w:lang w:val="en-IE"/>
        </w:rPr>
      </w:pPr>
      <w:r>
        <w:rPr>
          <w:lang w:val="en-IE"/>
        </w:rPr>
        <w:t>XXX</w:t>
      </w:r>
    </w:p>
    <w:p w14:paraId="304BE204" w14:textId="77777777" w:rsidR="000D155D" w:rsidRPr="000D155D" w:rsidRDefault="000D155D" w:rsidP="000D155D">
      <w:pPr>
        <w:rPr>
          <w:highlight w:val="yellow"/>
        </w:rPr>
      </w:pPr>
      <w:r w:rsidRPr="000D155D">
        <w:rPr>
          <w:highlight w:val="yellow"/>
        </w:rPr>
        <w:t>Vahey et al.’s extractions were incorrect, but also his choices for what to include or not were also highly questionable.</w:t>
      </w:r>
    </w:p>
    <w:p w14:paraId="6A2A7863" w14:textId="77777777" w:rsidR="000D155D" w:rsidRPr="000D155D" w:rsidRDefault="000D155D" w:rsidP="000D155D">
      <w:pPr>
        <w:pStyle w:val="ListParagraph"/>
        <w:numPr>
          <w:ilvl w:val="0"/>
          <w:numId w:val="12"/>
        </w:numPr>
        <w:rPr>
          <w:highlight w:val="yellow"/>
        </w:rPr>
      </w:pPr>
      <w:r w:rsidRPr="000D155D">
        <w:rPr>
          <w:highlight w:val="yellow"/>
        </w:rPr>
        <w:t>No mention of how many effect sizes were considered or rejected.</w:t>
      </w:r>
    </w:p>
    <w:p w14:paraId="7A594BFF" w14:textId="77777777" w:rsidR="000D155D" w:rsidRPr="000D155D" w:rsidRDefault="000D155D" w:rsidP="000D155D">
      <w:pPr>
        <w:pStyle w:val="ListParagraph"/>
        <w:numPr>
          <w:ilvl w:val="0"/>
          <w:numId w:val="12"/>
        </w:numPr>
        <w:rPr>
          <w:highlight w:val="yellow"/>
        </w:rPr>
      </w:pPr>
      <w:r w:rsidRPr="000D155D">
        <w:rPr>
          <w:highlight w:val="yellow"/>
        </w:rPr>
        <w:t>Questionable omissions and blinding. Examples.</w:t>
      </w:r>
    </w:p>
    <w:p w14:paraId="4EC57444" w14:textId="77777777" w:rsidR="000D155D" w:rsidRPr="000D155D" w:rsidRDefault="000D155D" w:rsidP="000D155D">
      <w:pPr>
        <w:pStyle w:val="ListParagraph"/>
        <w:numPr>
          <w:ilvl w:val="0"/>
          <w:numId w:val="12"/>
        </w:numPr>
        <w:rPr>
          <w:highlight w:val="yellow"/>
        </w:rPr>
      </w:pPr>
      <w:r w:rsidRPr="000D155D">
        <w:rPr>
          <w:highlight w:val="yellow"/>
        </w:rPr>
        <w:t>Significance from zero effects</w:t>
      </w:r>
    </w:p>
    <w:p w14:paraId="080A2DA6" w14:textId="77777777" w:rsidR="000D155D" w:rsidRPr="000D155D" w:rsidRDefault="000D155D" w:rsidP="000D155D">
      <w:pPr>
        <w:pStyle w:val="ListParagraph"/>
        <w:numPr>
          <w:ilvl w:val="0"/>
          <w:numId w:val="12"/>
        </w:numPr>
        <w:rPr>
          <w:highlight w:val="yellow"/>
        </w:rPr>
      </w:pPr>
      <w:r w:rsidRPr="000D155D">
        <w:rPr>
          <w:highlight w:val="yellow"/>
        </w:rPr>
        <w:t>IRAP as the DV</w:t>
      </w:r>
    </w:p>
    <w:p w14:paraId="0985DDB9" w14:textId="77777777" w:rsidR="000D155D" w:rsidRPr="000D155D" w:rsidRDefault="000D155D" w:rsidP="000D155D">
      <w:pPr>
        <w:pStyle w:val="ListParagraph"/>
        <w:numPr>
          <w:ilvl w:val="0"/>
          <w:numId w:val="12"/>
        </w:numPr>
        <w:rPr>
          <w:highlight w:val="yellow"/>
        </w:rPr>
      </w:pPr>
      <w:r w:rsidRPr="000D155D">
        <w:rPr>
          <w:highlight w:val="yellow"/>
        </w:rPr>
        <w:t xml:space="preserve">Retrospective </w:t>
      </w:r>
      <w:r w:rsidRPr="000D155D">
        <w:rPr>
          <w:i/>
          <w:highlight w:val="yellow"/>
        </w:rPr>
        <w:t>a priori</w:t>
      </w:r>
      <w:r w:rsidRPr="000D155D">
        <w:rPr>
          <w:highlight w:val="yellow"/>
        </w:rPr>
        <w:t xml:space="preserve"> predictions</w:t>
      </w:r>
    </w:p>
    <w:p w14:paraId="2C14AD5F" w14:textId="32AEB9DA" w:rsidR="000D155D" w:rsidRDefault="000D155D" w:rsidP="0029064B">
      <w:pPr>
        <w:pStyle w:val="ListParagraph"/>
        <w:numPr>
          <w:ilvl w:val="0"/>
          <w:numId w:val="12"/>
        </w:numPr>
        <w:rPr>
          <w:highlight w:val="yellow"/>
        </w:rPr>
      </w:pPr>
      <w:r w:rsidRPr="000D155D">
        <w:rPr>
          <w:highlight w:val="yellow"/>
        </w:rPr>
        <w:lastRenderedPageBreak/>
        <w:t>Inclusion of effects that do not meet the inclusion criterion of clinical relevance.</w:t>
      </w:r>
    </w:p>
    <w:p w14:paraId="741CB250" w14:textId="60079555" w:rsidR="00F578DA" w:rsidRPr="00F578DA" w:rsidRDefault="00F578DA" w:rsidP="00F578DA">
      <w:pPr>
        <w:rPr>
          <w:lang w:val="en-IE"/>
        </w:rPr>
      </w:pPr>
      <w:r>
        <w:t xml:space="preserve">Vahey et al. extracted 56 effect sizes from 15 articles, but provided no information about the number of effects that were not included or details of these excluded effects. I re-extracted all effect sizes reported in these 15 articles, resulting in 334 effect sizes. Some additional effect sizes were found that were non-independent with the extracted ones (e.g., follow-up </w:t>
      </w:r>
      <w:r w:rsidRPr="00F578DA">
        <w:rPr>
          <w:i/>
        </w:rPr>
        <w:t>t</w:t>
      </w:r>
      <w:r>
        <w:t xml:space="preserve"> tests after ANOVA, correlations with the overall IRAP score when its component trial types were also correlated, or correlations with a scale’s sum score when its subscale sum scores were also available). Two independent raters then rated each effect (both the IRAP domain and the criterion) for clinical relevance using </w:t>
      </w:r>
      <w:proofErr w:type="spellStart"/>
      <w:r>
        <w:t>Vahey’s</w:t>
      </w:r>
      <w:proofErr w:type="spellEnd"/>
      <w:r>
        <w:t xml:space="preserve"> definition. No exclusions were made on the basis of ‘retrospective a priori predictions’ on the basis that I strongly disagree that this is a meaningful classification effects in terms of its experimental replicability or its measurement reliability or validity. </w:t>
      </w:r>
      <w:r w:rsidRPr="00F578DA">
        <w:rPr>
          <w:lang w:val="en-IE"/>
        </w:rPr>
        <w:t xml:space="preserve">If either </w:t>
      </w:r>
      <w:proofErr w:type="spellStart"/>
      <w:r w:rsidRPr="00F578DA">
        <w:rPr>
          <w:lang w:val="en-IE"/>
        </w:rPr>
        <w:t>rater</w:t>
      </w:r>
      <w:proofErr w:type="spellEnd"/>
      <w:r w:rsidRPr="00F578DA">
        <w:rPr>
          <w:lang w:val="en-IE"/>
        </w:rPr>
        <w:t xml:space="preserve"> rated the effect as clinically relevant it was included in the meta-analysis. Agreement was found in 90% of cases (Cohen’s Kappa = 0.88, </w:t>
      </w:r>
      <w:r w:rsidRPr="00F578DA">
        <w:rPr>
          <w:i/>
          <w:lang w:val="en-IE"/>
        </w:rPr>
        <w:t>p</w:t>
      </w:r>
      <w:r w:rsidRPr="00F578DA">
        <w:rPr>
          <w:lang w:val="en-IE"/>
        </w:rPr>
        <w:t xml:space="preserve"> &lt; .0001). </w:t>
      </w:r>
    </w:p>
    <w:p w14:paraId="2192AB8D" w14:textId="0436FD75" w:rsidR="00634C36" w:rsidRDefault="00F505BC" w:rsidP="00634C36">
      <w:pPr>
        <w:pStyle w:val="Heading2"/>
        <w:rPr>
          <w:lang w:val="en-IE"/>
        </w:rPr>
      </w:pPr>
      <w:r>
        <w:rPr>
          <w:lang w:val="en-IE"/>
        </w:rPr>
        <w:t>New meta-analysis</w:t>
      </w:r>
    </w:p>
    <w:p w14:paraId="2522EEB5" w14:textId="1959AE5F" w:rsidR="00634C36" w:rsidRDefault="008E7BF5" w:rsidP="00634C36">
      <w:pPr>
        <w:rPr>
          <w:lang w:val="en-IE"/>
        </w:rPr>
      </w:pPr>
      <w:r>
        <w:rPr>
          <w:lang w:val="en-IE"/>
        </w:rPr>
        <w:t xml:space="preserve">The majority of the </w:t>
      </w:r>
      <w:r w:rsidR="001A7A79">
        <w:rPr>
          <w:lang w:val="en-IE"/>
        </w:rPr>
        <w:t xml:space="preserve">step </w:t>
      </w:r>
      <w:r>
        <w:rPr>
          <w:lang w:val="en-IE"/>
        </w:rPr>
        <w:t xml:space="preserve">in </w:t>
      </w:r>
      <w:r w:rsidR="001A7A79">
        <w:rPr>
          <w:lang w:val="en-IE"/>
        </w:rPr>
        <w:t>Vahey et al.’s</w:t>
      </w:r>
      <w:r>
        <w:rPr>
          <w:lang w:val="en-IE"/>
        </w:rPr>
        <w:t xml:space="preserve"> (2015)</w:t>
      </w:r>
      <w:r w:rsidR="001A7A79">
        <w:rPr>
          <w:lang w:val="en-IE"/>
        </w:rPr>
        <w:t xml:space="preserve"> meta-analysis </w:t>
      </w:r>
      <w:r>
        <w:rPr>
          <w:lang w:val="en-IE"/>
        </w:rPr>
        <w:t xml:space="preserve">were not </w:t>
      </w:r>
      <w:r w:rsidR="001A7A79">
        <w:rPr>
          <w:lang w:val="en-IE"/>
        </w:rPr>
        <w:t>found to be computationally reproducible</w:t>
      </w:r>
      <w:r>
        <w:rPr>
          <w:lang w:val="en-IE"/>
        </w:rPr>
        <w:t xml:space="preserve"> (i.e., meta-analysis results, calculation of weighted-mean effect sizes, or extraction and conversion of individual effect sizes). Where steps were found to be computationally reproducible, they were found to be </w:t>
      </w:r>
      <w:r>
        <w:rPr>
          <w:lang w:val="en-IE"/>
        </w:rPr>
        <w:lastRenderedPageBreak/>
        <w:t>poorly justified (e.g., power analyses)</w:t>
      </w:r>
      <w:r w:rsidR="001A7A79">
        <w:rPr>
          <w:lang w:val="en-IE"/>
        </w:rPr>
        <w:t xml:space="preserve">. </w:t>
      </w:r>
      <w:r w:rsidR="00CF0F00">
        <w:rPr>
          <w:lang w:val="en-IE"/>
        </w:rPr>
        <w:t xml:space="preserve">In some cases, one could argue that differences between the results reported by Vahey et al. (2015) and those reported here are small (e.g., </w:t>
      </w:r>
      <w:r>
        <w:rPr>
          <w:lang w:val="en-IE"/>
        </w:rPr>
        <w:t xml:space="preserve">meta-analytic effect size estimate). However, </w:t>
      </w:r>
      <w:r w:rsidR="00620BA7">
        <w:rPr>
          <w:lang w:val="en-IE"/>
        </w:rPr>
        <w:t>no individual step can be viewed in isolation</w:t>
      </w:r>
      <w:r w:rsidR="00A34BED">
        <w:rPr>
          <w:lang w:val="en-IE"/>
        </w:rPr>
        <w:t xml:space="preserve">. For example, the </w:t>
      </w:r>
      <w:r w:rsidR="00620BA7">
        <w:rPr>
          <w:lang w:val="en-IE"/>
        </w:rPr>
        <w:t xml:space="preserve">large differences in individual effect sizes had an </w:t>
      </w:r>
      <w:r w:rsidR="00276C78">
        <w:rPr>
          <w:lang w:val="en-IE"/>
        </w:rPr>
        <w:t xml:space="preserve">as-yet </w:t>
      </w:r>
      <w:r w:rsidR="00620BA7">
        <w:rPr>
          <w:lang w:val="en-IE"/>
        </w:rPr>
        <w:t xml:space="preserve">unknown impact on the </w:t>
      </w:r>
      <w:r w:rsidR="00A34BED">
        <w:rPr>
          <w:lang w:val="en-IE"/>
        </w:rPr>
        <w:t>meta-analytic effect size estimate.</w:t>
      </w:r>
      <w:r w:rsidR="000E19BC">
        <w:rPr>
          <w:lang w:val="en-IE"/>
        </w:rPr>
        <w:t xml:space="preserve"> In order to assess the compound impact of the reproducibility at each step on Vahey et al.’s (2015) final results and conclusions, a new meta-analysis was conducted</w:t>
      </w:r>
      <w:r w:rsidR="00726F74">
        <w:rPr>
          <w:lang w:val="en-IE"/>
        </w:rPr>
        <w:t xml:space="preserve">, followed by </w:t>
      </w:r>
      <w:r w:rsidR="007D246E">
        <w:rPr>
          <w:lang w:val="en-IE"/>
        </w:rPr>
        <w:t xml:space="preserve">new </w:t>
      </w:r>
      <w:r w:rsidR="00726F74">
        <w:rPr>
          <w:lang w:val="en-IE"/>
        </w:rPr>
        <w:t>power analyses using the meta effect size.</w:t>
      </w:r>
    </w:p>
    <w:p w14:paraId="2083276A" w14:textId="628BCA1F" w:rsidR="00665D0E" w:rsidRDefault="00665D0E" w:rsidP="00634C36">
      <w:pPr>
        <w:rPr>
          <w:lang w:val="en-IE"/>
        </w:rPr>
      </w:pPr>
    </w:p>
    <w:p w14:paraId="589B9565" w14:textId="10919D2A" w:rsidR="00665D0E" w:rsidRDefault="00665D0E" w:rsidP="00F578DA">
      <w:r>
        <w:t>R</w:t>
      </w:r>
      <w:r>
        <w:t xml:space="preserve">ecent results from simulation studies suggests that the </w:t>
      </w:r>
      <w:r>
        <w:t xml:space="preserve">weighted-mean approach </w:t>
      </w:r>
      <w:r>
        <w:t>method employed by Vahey et al</w:t>
      </w:r>
      <w:r>
        <w:t>. (2015)</w:t>
      </w:r>
      <w:r>
        <w:t xml:space="preserve"> to deal with non-independence of effect sizes estimates provides poor statistical power</w:t>
      </w:r>
      <w:r w:rsidR="00F578DA">
        <w:t xml:space="preserve">, and that </w:t>
      </w:r>
      <w:r>
        <w:t>the alternative approach of employing a multi-level meta-analysis model</w:t>
      </w:r>
      <w:r w:rsidR="00F578DA">
        <w:t xml:space="preserve"> should instead be employed (REF)</w:t>
      </w:r>
      <w:r>
        <w:t xml:space="preserve">. I therefore elected to employ a multi-level random effect meta-analysis, with random intercepts for study, without weightings (i.e., the default recommended), and using the Restricted Maximum </w:t>
      </w:r>
      <w:proofErr w:type="spellStart"/>
      <w:r>
        <w:t>Liklihood</w:t>
      </w:r>
      <w:proofErr w:type="spellEnd"/>
      <w:r>
        <w:t xml:space="preserve"> estimator function </w:t>
      </w:r>
    </w:p>
    <w:p w14:paraId="3D4703C3" w14:textId="68682FD2" w:rsidR="00502D65" w:rsidRDefault="00502D65" w:rsidP="00F578DA">
      <w:pPr>
        <w:rPr>
          <w:lang w:val="en-IE"/>
        </w:rPr>
      </w:pPr>
    </w:p>
    <w:p w14:paraId="55FE85BE" w14:textId="0267D018" w:rsidR="00502D65" w:rsidRDefault="00502D65" w:rsidP="00502D65">
      <w:pPr>
        <w:rPr>
          <w:lang w:val="en-IE"/>
        </w:rPr>
      </w:pPr>
      <w:r>
        <w:t xml:space="preserve">After excluding effects that were rated as not being clinically relevant or which were based on analyses that were determined a priori to be problematic, 144 effect sizes remained for inclusion in the meta-analysis. The same choice of multi-level meta-analysis model was again employed. Results demonstrated a meta effect </w:t>
      </w:r>
      <w:r>
        <w:lastRenderedPageBreak/>
        <w:t xml:space="preserve">size </w:t>
      </w:r>
      <w:r w:rsidRPr="00AE4303">
        <w:rPr>
          <w:i/>
          <w:color w:val="000000" w:themeColor="text1"/>
          <w:lang w:val="en-IE"/>
        </w:rPr>
        <w:t>r</w:t>
      </w:r>
      <w:r w:rsidRPr="00AE4303">
        <w:rPr>
          <w:color w:val="000000" w:themeColor="text1"/>
          <w:lang w:val="en-IE"/>
        </w:rPr>
        <w:t xml:space="preserve"> = .2</w:t>
      </w:r>
      <w:r>
        <w:rPr>
          <w:color w:val="000000" w:themeColor="text1"/>
          <w:lang w:val="en-IE"/>
        </w:rPr>
        <w:t>0</w:t>
      </w:r>
      <w:r w:rsidRPr="00AE4303">
        <w:rPr>
          <w:color w:val="000000" w:themeColor="text1"/>
          <w:lang w:val="en-IE"/>
        </w:rPr>
        <w:t xml:space="preserve">, 95% CI [.12, .29], 95% CR [-.04, .44], </w:t>
      </w:r>
      <w:r w:rsidRPr="00AE4303">
        <w:rPr>
          <w:i/>
          <w:color w:val="000000" w:themeColor="text1"/>
          <w:lang w:val="en-IE"/>
        </w:rPr>
        <w:t>p</w:t>
      </w:r>
      <w:r w:rsidRPr="00AE4303">
        <w:rPr>
          <w:color w:val="000000" w:themeColor="text1"/>
          <w:lang w:val="en-IE"/>
        </w:rPr>
        <w:t xml:space="preserve"> = .000005</w:t>
      </w:r>
      <w:r>
        <w:rPr>
          <w:color w:val="000000" w:themeColor="text1"/>
          <w:lang w:val="en-IE"/>
        </w:rPr>
        <w:t xml:space="preserve">. </w:t>
      </w:r>
      <w:r w:rsidRPr="005636E8">
        <w:rPr>
          <w:color w:val="000000" w:themeColor="text1"/>
          <w:lang w:val="en-IE"/>
        </w:rPr>
        <w:t xml:space="preserve">Evidence of heterogeneity was found, </w:t>
      </w:r>
      <w:r w:rsidRPr="005636E8">
        <w:rPr>
          <w:i/>
          <w:color w:val="000000" w:themeColor="text1"/>
          <w:lang w:val="en-IE"/>
        </w:rPr>
        <w:t>Q</w:t>
      </w:r>
      <w:r w:rsidRPr="005636E8">
        <w:rPr>
          <w:color w:val="000000" w:themeColor="text1"/>
          <w:lang w:val="en-IE"/>
        </w:rPr>
        <w:t xml:space="preserve">(df = 141) = 195.21, </w:t>
      </w:r>
      <w:r w:rsidRPr="005636E8">
        <w:rPr>
          <w:i/>
          <w:color w:val="000000" w:themeColor="text1"/>
          <w:lang w:val="en-IE"/>
        </w:rPr>
        <w:t>p</w:t>
      </w:r>
      <w:r w:rsidRPr="005636E8">
        <w:rPr>
          <w:color w:val="000000" w:themeColor="text1"/>
          <w:lang w:val="en-IE"/>
        </w:rPr>
        <w:t xml:space="preserve"> = .0017, </w:t>
      </w:r>
      <w:r w:rsidRPr="005636E8">
        <w:rPr>
          <w:rFonts w:ascii="Cambria Math" w:hAnsi="Cambria Math" w:cs="Cambria Math"/>
          <w:color w:val="000000" w:themeColor="text1"/>
        </w:rPr>
        <w:t>𝜏</w:t>
      </w:r>
      <w:r w:rsidRPr="005636E8">
        <w:rPr>
          <w:rFonts w:cs="Times New Roman (Body CS)"/>
          <w:color w:val="000000" w:themeColor="text1"/>
          <w:vertAlign w:val="superscript"/>
        </w:rPr>
        <w:t>2</w:t>
      </w:r>
      <w:r w:rsidRPr="005636E8">
        <w:rPr>
          <w:color w:val="000000" w:themeColor="text1"/>
          <w:lang w:val="en-IE"/>
        </w:rPr>
        <w:t xml:space="preserve"> &lt; 0.00. </w:t>
      </w:r>
      <w:r>
        <w:rPr>
          <w:lang w:val="en-IE"/>
        </w:rPr>
        <w:t xml:space="preserve">Based on the non-overlap of their confidence intervals, this estimate is significantly smaller than the effect size reported in the original meta-analysis (i.e., </w:t>
      </w:r>
      <w:r w:rsidRPr="00E97327">
        <w:rPr>
          <w:i/>
          <w:lang w:val="en-IE"/>
        </w:rPr>
        <w:t>r</w:t>
      </w:r>
      <w:r w:rsidRPr="00E97327">
        <w:rPr>
          <w:lang w:val="en-IE"/>
        </w:rPr>
        <w:t xml:space="preserve"> = .45, 95% CI [.40, .54]</w:t>
      </w:r>
      <w:r>
        <w:rPr>
          <w:lang w:val="en-IE"/>
        </w:rPr>
        <w:t>).</w:t>
      </w:r>
    </w:p>
    <w:p w14:paraId="131DDE8F" w14:textId="77777777" w:rsidR="00502D65" w:rsidRDefault="00502D65" w:rsidP="00502D65">
      <w:r>
        <w:t xml:space="preserve">Given the large number of effect sizes being meta-analyzed, results are illustrated using a Caterpillar plot rather than a Forest plot (i.e., no article labels are included and effects are sorted by size; see Figure 2). </w:t>
      </w:r>
    </w:p>
    <w:p w14:paraId="7BEFC16D" w14:textId="77777777" w:rsidR="00502D65" w:rsidRDefault="00502D65" w:rsidP="00502D65"/>
    <w:p w14:paraId="37DC7C9E" w14:textId="25DF7468" w:rsidR="00502D65" w:rsidRDefault="001E6F21" w:rsidP="001E6F21">
      <w:pPr>
        <w:ind w:firstLine="0"/>
        <w:jc w:val="center"/>
        <w:rPr>
          <w:lang w:val="en-IE"/>
        </w:rPr>
      </w:pPr>
      <w:r>
        <w:rPr>
          <w:noProof/>
          <w:lang w:val="en-IE"/>
        </w:rPr>
        <w:drawing>
          <wp:inline distT="0" distB="0" distL="0" distR="0" wp14:anchorId="088188C2" wp14:editId="5E3640F8">
            <wp:extent cx="4057650" cy="43716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0-07-18 at 13.00.26.png"/>
                    <pic:cNvPicPr/>
                  </pic:nvPicPr>
                  <pic:blipFill>
                    <a:blip r:embed="rId15"/>
                    <a:stretch>
                      <a:fillRect/>
                    </a:stretch>
                  </pic:blipFill>
                  <pic:spPr>
                    <a:xfrm>
                      <a:off x="0" y="0"/>
                      <a:ext cx="4063774" cy="4378243"/>
                    </a:xfrm>
                    <a:prstGeom prst="rect">
                      <a:avLst/>
                    </a:prstGeom>
                  </pic:spPr>
                </pic:pic>
              </a:graphicData>
            </a:graphic>
          </wp:inline>
        </w:drawing>
      </w:r>
      <w:bookmarkStart w:id="2" w:name="_GoBack"/>
      <w:bookmarkEnd w:id="2"/>
    </w:p>
    <w:p w14:paraId="20A5835B" w14:textId="49666743" w:rsidR="00502D65" w:rsidRDefault="00502D65" w:rsidP="00502D65">
      <w:pPr>
        <w:ind w:firstLine="0"/>
      </w:pPr>
      <w:r w:rsidRPr="00EB2899">
        <w:rPr>
          <w:i/>
        </w:rPr>
        <w:t>Figure 2.</w:t>
      </w:r>
      <w:r>
        <w:t xml:space="preserve"> Caterpillar plot of the effect sizes and meta</w:t>
      </w:r>
      <w:r w:rsidR="007A780D">
        <w:t>-analytic</w:t>
      </w:r>
      <w:r>
        <w:t xml:space="preserve"> effect size estimate for the new meta-analysis.</w:t>
      </w:r>
    </w:p>
    <w:p w14:paraId="63A6DA9F" w14:textId="77777777" w:rsidR="00502D65" w:rsidRPr="00502D65" w:rsidRDefault="00502D65" w:rsidP="00502D65"/>
    <w:p w14:paraId="205DA92F" w14:textId="77777777" w:rsidR="00502D65" w:rsidRDefault="00502D65" w:rsidP="00502D65">
      <w:r>
        <w:rPr>
          <w:lang w:val="en-IE"/>
        </w:rPr>
        <w:t xml:space="preserve">As in the original meta-analysis, this estimate of effect size was used to </w:t>
      </w:r>
      <w:r w:rsidRPr="00536A52">
        <w:rPr>
          <w:lang w:val="en-IE"/>
        </w:rPr>
        <w:t xml:space="preserve">calculate a power analysis for future </w:t>
      </w:r>
      <w:r>
        <w:rPr>
          <w:lang w:val="en-IE"/>
        </w:rPr>
        <w:t>sample size planning</w:t>
      </w:r>
      <w:r w:rsidRPr="00536A52">
        <w:rPr>
          <w:lang w:val="en-IE"/>
        </w:rPr>
        <w:t xml:space="preserve">. </w:t>
      </w:r>
      <w:r>
        <w:t xml:space="preserve">To detect a zero order correlation with 80% power when alpha = .05 (two-sided), the minimum sample size was 194 participants (using the estimate) or 542 (using the lower bound of the estimate’s confidence interval). This represents a required sample size that is nearly fifteen times larger than recommended by Vahey et al. </w:t>
      </w:r>
      <w:r w:rsidRPr="00590666">
        <w:rPr>
          <w:highlight w:val="yellow"/>
        </w:rPr>
        <w:t>According to the systematic review (see Supplementary Materials), both of these estimates are more than ten times larger than the mean sample sizes employed in IRAP research to date.</w:t>
      </w:r>
      <w:r>
        <w:t xml:space="preserve"> </w:t>
      </w:r>
    </w:p>
    <w:p w14:paraId="7FFF7F46" w14:textId="77777777" w:rsidR="00502D65" w:rsidRPr="0043190E" w:rsidRDefault="00502D65" w:rsidP="00F578DA">
      <w:pPr>
        <w:rPr>
          <w:lang w:val="en-IE"/>
        </w:rPr>
      </w:pPr>
    </w:p>
    <w:p w14:paraId="27D60571" w14:textId="77777777" w:rsidR="00665D0E" w:rsidRDefault="00665D0E" w:rsidP="00634C36">
      <w:pPr>
        <w:rPr>
          <w:lang w:val="en-IE"/>
        </w:rPr>
      </w:pPr>
    </w:p>
    <w:p w14:paraId="62DC1AB7" w14:textId="30F9CF19" w:rsidR="00665D0E" w:rsidRDefault="00665D0E" w:rsidP="00634C36">
      <w:pPr>
        <w:rPr>
          <w:lang w:val="en-IE"/>
        </w:rPr>
      </w:pPr>
    </w:p>
    <w:p w14:paraId="7A8ACC25" w14:textId="77777777" w:rsidR="00665D0E" w:rsidRPr="00634C36" w:rsidRDefault="00665D0E" w:rsidP="00634C36">
      <w:pPr>
        <w:rPr>
          <w:lang w:val="en-IE"/>
        </w:rPr>
      </w:pPr>
    </w:p>
    <w:p w14:paraId="07BBCFAE" w14:textId="77777777" w:rsidR="006A25B4" w:rsidRPr="000C1279" w:rsidRDefault="006A25B4" w:rsidP="009806F8">
      <w:pPr>
        <w:rPr>
          <w:lang w:val="en-IE"/>
        </w:rPr>
      </w:pPr>
    </w:p>
    <w:p w14:paraId="1D7E4552" w14:textId="77777777" w:rsidR="00DC5A0D" w:rsidRDefault="00DC5A0D" w:rsidP="009505F5">
      <w:pPr>
        <w:rPr>
          <w:lang w:val="en-IE"/>
        </w:rPr>
      </w:pPr>
    </w:p>
    <w:p w14:paraId="1E738C7E" w14:textId="51E1718C" w:rsidR="00770D92" w:rsidRDefault="00770D92" w:rsidP="00670235">
      <w:pPr>
        <w:rPr>
          <w:lang w:val="en-IE"/>
        </w:rPr>
      </w:pPr>
    </w:p>
    <w:p w14:paraId="50CDF567" w14:textId="084C5FB1" w:rsidR="00770D92" w:rsidRDefault="00770D92" w:rsidP="00670235">
      <w:pPr>
        <w:rPr>
          <w:lang w:val="en-IE"/>
        </w:rPr>
      </w:pPr>
    </w:p>
    <w:p w14:paraId="74FFB2A9" w14:textId="77777777" w:rsidR="00770D92" w:rsidRPr="00670235" w:rsidRDefault="00770D92" w:rsidP="00670235">
      <w:pPr>
        <w:rPr>
          <w:lang w:val="en-IE"/>
        </w:rPr>
      </w:pPr>
    </w:p>
    <w:p w14:paraId="1555D8F5" w14:textId="77777777" w:rsidR="00770D92" w:rsidRDefault="00770D92">
      <w:pPr>
        <w:rPr>
          <w:rFonts w:eastAsiaTheme="majorEastAsia" w:cstheme="majorBidi"/>
          <w:b/>
          <w:bCs/>
          <w:lang w:val="en-IE"/>
        </w:rPr>
      </w:pPr>
      <w:r>
        <w:rPr>
          <w:lang w:val="en-IE"/>
        </w:rPr>
        <w:br w:type="page"/>
      </w:r>
    </w:p>
    <w:p w14:paraId="3354D2CD" w14:textId="299C431C" w:rsidR="009129E1" w:rsidRDefault="009129E1" w:rsidP="0075115C">
      <w:pPr>
        <w:pStyle w:val="Heading2"/>
        <w:rPr>
          <w:lang w:val="en-IE"/>
        </w:rPr>
      </w:pPr>
      <w:r>
        <w:rPr>
          <w:lang w:val="en-IE"/>
        </w:rPr>
        <w:lastRenderedPageBreak/>
        <w:t xml:space="preserve">[old </w:t>
      </w:r>
      <w:r w:rsidR="001E6542">
        <w:rPr>
          <w:lang w:val="en-IE"/>
        </w:rPr>
        <w:t>points</w:t>
      </w:r>
      <w:r w:rsidR="003179FC">
        <w:rPr>
          <w:lang w:val="en-IE"/>
        </w:rPr>
        <w:t>]</w:t>
      </w:r>
    </w:p>
    <w:p w14:paraId="4D5B2D41" w14:textId="62228F1E" w:rsidR="009B0F9F" w:rsidRPr="001E6542" w:rsidRDefault="009B0F9F" w:rsidP="001E6542">
      <w:pPr>
        <w:rPr>
          <w:highlight w:val="yellow"/>
          <w:lang w:val="en-IE"/>
        </w:rPr>
      </w:pPr>
      <w:r w:rsidRPr="001E6542">
        <w:rPr>
          <w:highlight w:val="yellow"/>
          <w:lang w:val="en-IE"/>
        </w:rPr>
        <w:t xml:space="preserve">The numeric results reported in the forest plot were also compared against estimations of the values displayed in the plot. No discrepancies were found in either the estimates or the confidence intervals. </w:t>
      </w:r>
    </w:p>
    <w:p w14:paraId="36CFAE3F" w14:textId="0C15088A" w:rsidR="005F049C" w:rsidRDefault="004D4480" w:rsidP="005F049C">
      <w:pPr>
        <w:rPr>
          <w:lang w:val="en-IE"/>
        </w:rPr>
      </w:pPr>
      <w:r w:rsidRPr="001E6542">
        <w:rPr>
          <w:highlight w:val="yellow"/>
          <w:lang w:val="en-IE"/>
        </w:rPr>
        <w:t xml:space="preserve">While the degrees of freedom used were reported in supplementary materials, </w:t>
      </w:r>
      <w:r w:rsidR="008D7DF1" w:rsidRPr="001E6542">
        <w:rPr>
          <w:highlight w:val="yellow"/>
          <w:lang w:val="en-IE"/>
        </w:rPr>
        <w:t xml:space="preserve">it was less clear how the samples sizes </w:t>
      </w:r>
      <w:r w:rsidRPr="001E6542">
        <w:rPr>
          <w:highlight w:val="yellow"/>
          <w:lang w:val="en-IE"/>
        </w:rPr>
        <w:t xml:space="preserve">used for weightings and </w:t>
      </w:r>
      <w:r w:rsidR="008D7DF1" w:rsidRPr="001E6542">
        <w:rPr>
          <w:highlight w:val="yellow"/>
          <w:lang w:val="en-IE"/>
        </w:rPr>
        <w:t>reported in the for</w:t>
      </w:r>
      <w:r w:rsidR="00EF7756" w:rsidRPr="001E6542">
        <w:rPr>
          <w:highlight w:val="yellow"/>
          <w:lang w:val="en-IE"/>
        </w:rPr>
        <w:t>e</w:t>
      </w:r>
      <w:r w:rsidR="008D7DF1" w:rsidRPr="001E6542">
        <w:rPr>
          <w:highlight w:val="yellow"/>
          <w:lang w:val="en-IE"/>
        </w:rPr>
        <w:t xml:space="preserve">st plot were </w:t>
      </w:r>
      <w:r w:rsidRPr="001E6542">
        <w:rPr>
          <w:highlight w:val="yellow"/>
          <w:lang w:val="en-IE"/>
        </w:rPr>
        <w:t>obtained,</w:t>
      </w:r>
      <w:r w:rsidR="008D7DF1" w:rsidRPr="001E6542">
        <w:rPr>
          <w:highlight w:val="yellow"/>
          <w:lang w:val="en-IE"/>
        </w:rPr>
        <w:t xml:space="preserve"> g</w:t>
      </w:r>
      <w:r w:rsidR="00D32ABD" w:rsidRPr="001E6542">
        <w:rPr>
          <w:highlight w:val="yellow"/>
          <w:lang w:val="en-IE"/>
        </w:rPr>
        <w:t xml:space="preserve">iven that the </w:t>
      </w:r>
      <w:r w:rsidRPr="001E6542">
        <w:rPr>
          <w:highlight w:val="yellow"/>
          <w:lang w:val="en-IE"/>
        </w:rPr>
        <w:t xml:space="preserve">individual </w:t>
      </w:r>
      <w:r w:rsidR="00D32ABD" w:rsidRPr="001E6542">
        <w:rPr>
          <w:highlight w:val="yellow"/>
          <w:lang w:val="en-IE"/>
        </w:rPr>
        <w:t xml:space="preserve">effect sizes </w:t>
      </w:r>
      <w:r w:rsidRPr="001E6542">
        <w:rPr>
          <w:highlight w:val="yellow"/>
          <w:lang w:val="en-IE"/>
        </w:rPr>
        <w:t xml:space="preserve">that were converted to mean effect sizes </w:t>
      </w:r>
      <w:r w:rsidR="008D7DF1" w:rsidRPr="001E6542">
        <w:rPr>
          <w:highlight w:val="yellow"/>
          <w:lang w:val="en-IE"/>
        </w:rPr>
        <w:t>were in many cases</w:t>
      </w:r>
      <w:r w:rsidR="00D32ABD" w:rsidRPr="001E6542">
        <w:rPr>
          <w:highlight w:val="yellow"/>
          <w:lang w:val="en-IE"/>
        </w:rPr>
        <w:t xml:space="preserve"> calculated from different sample sizes</w:t>
      </w:r>
      <w:r w:rsidR="008D7DF1" w:rsidRPr="001E6542">
        <w:rPr>
          <w:highlight w:val="yellow"/>
          <w:lang w:val="en-IE"/>
        </w:rPr>
        <w:t>, yet the reported sample sizes were even numbers.</w:t>
      </w:r>
      <w:r w:rsidR="008D7DF1" w:rsidRPr="004D4480">
        <w:rPr>
          <w:lang w:val="en-IE"/>
        </w:rPr>
        <w:t xml:space="preserve"> </w:t>
      </w:r>
    </w:p>
    <w:p w14:paraId="6F22387B" w14:textId="733AE3C4" w:rsidR="005F049C" w:rsidRDefault="005F049C" w:rsidP="00D32ABD">
      <w:pPr>
        <w:rPr>
          <w:lang w:val="en-IE"/>
        </w:rPr>
      </w:pPr>
      <w:r>
        <w:rPr>
          <w:lang w:val="en-IE"/>
        </w:rPr>
        <w:t>Assessment of bias</w:t>
      </w:r>
    </w:p>
    <w:p w14:paraId="3540BF1B" w14:textId="0FF02DAD" w:rsidR="005F049C" w:rsidRDefault="005F049C" w:rsidP="00D32ABD">
      <w:pPr>
        <w:rPr>
          <w:lang w:val="en-IE"/>
        </w:rPr>
      </w:pPr>
      <w:r w:rsidRPr="002E765C">
        <w:rPr>
          <w:highlight w:val="yellow"/>
          <w:lang w:val="en-IE"/>
        </w:rPr>
        <w:t xml:space="preserve">One or more authors of </w:t>
      </w:r>
      <w:r>
        <w:rPr>
          <w:highlight w:val="yellow"/>
          <w:lang w:val="en-IE"/>
        </w:rPr>
        <w:t xml:space="preserve">Vahey et al. (2105) </w:t>
      </w:r>
      <w:r w:rsidRPr="002E765C">
        <w:rPr>
          <w:highlight w:val="yellow"/>
          <w:lang w:val="en-IE"/>
        </w:rPr>
        <w:t>was also an author of 12 of the 15 articles (80.0%) from which effect sizes were extracted, indicating that the authors of the original meta-analysis were familiar with the research they were meta-analysing.</w:t>
      </w:r>
    </w:p>
    <w:p w14:paraId="503556DD" w14:textId="77777777" w:rsidR="009B0F9F" w:rsidRPr="004D4480" w:rsidRDefault="009B0F9F" w:rsidP="00D32ABD">
      <w:pPr>
        <w:rPr>
          <w:lang w:val="en-IE"/>
        </w:rPr>
      </w:pPr>
    </w:p>
    <w:p w14:paraId="3BE39494" w14:textId="77777777" w:rsidR="00273F0D" w:rsidRDefault="00273F0D" w:rsidP="00273F0D">
      <w:pPr>
        <w:pStyle w:val="Heading1"/>
        <w:rPr>
          <w:lang w:val="en-IE"/>
        </w:rPr>
      </w:pPr>
      <w:r>
        <w:rPr>
          <w:lang w:val="en-IE"/>
        </w:rPr>
        <w:t>Discussion</w:t>
      </w:r>
    </w:p>
    <w:p w14:paraId="24C7BDE5" w14:textId="77777777" w:rsidR="00730213" w:rsidRDefault="00730213" w:rsidP="00730213">
      <w:pPr>
        <w:pStyle w:val="Heading2"/>
        <w:rPr>
          <w:lang w:val="en-IE"/>
        </w:rPr>
      </w:pPr>
      <w:r>
        <w:rPr>
          <w:lang w:val="en-IE"/>
        </w:rPr>
        <w:t>Summary of findings</w:t>
      </w:r>
    </w:p>
    <w:p w14:paraId="1DCCC2A6" w14:textId="4CA6A91C" w:rsidR="00C62477" w:rsidRDefault="00730213" w:rsidP="002243D5">
      <w:pPr>
        <w:ind w:firstLine="0"/>
      </w:pPr>
      <w:r>
        <w:rPr>
          <w:lang w:val="en-IE"/>
        </w:rPr>
        <w:tab/>
      </w:r>
      <w:r w:rsidR="004A41BF">
        <w:rPr>
          <w:lang w:val="en-IE"/>
        </w:rPr>
        <w:t xml:space="preserve">The </w:t>
      </w:r>
      <w:r w:rsidR="005A4CFA">
        <w:rPr>
          <w:lang w:val="en-IE"/>
        </w:rPr>
        <w:t>meta-anal</w:t>
      </w:r>
      <w:r w:rsidR="004A41BF">
        <w:rPr>
          <w:lang w:val="en-IE"/>
        </w:rPr>
        <w:t xml:space="preserve">ysis reported by Vahey et al. was found </w:t>
      </w:r>
      <w:r w:rsidR="002013B3">
        <w:rPr>
          <w:lang w:val="en-IE"/>
        </w:rPr>
        <w:t xml:space="preserve">to have poor reproducibility on multiple fronts. Nearly half of the effect sizes included in the original </w:t>
      </w:r>
      <w:r w:rsidR="005A4CFA">
        <w:rPr>
          <w:lang w:val="en-IE"/>
        </w:rPr>
        <w:t>meta-anal</w:t>
      </w:r>
      <w:r w:rsidR="002013B3">
        <w:rPr>
          <w:lang w:val="en-IE"/>
        </w:rPr>
        <w:t xml:space="preserve">ysis did not match those reextracted from the original articles. In one third of cases, the effect sizes used in the original </w:t>
      </w:r>
      <w:r w:rsidR="005A4CFA">
        <w:rPr>
          <w:lang w:val="en-IE"/>
        </w:rPr>
        <w:t>meta-anal</w:t>
      </w:r>
      <w:r w:rsidR="002013B3">
        <w:rPr>
          <w:lang w:val="en-IE"/>
        </w:rPr>
        <w:t xml:space="preserve">ysis were biased upwards relative to the re-extractions done here. </w:t>
      </w:r>
      <w:r w:rsidR="0033644A">
        <w:rPr>
          <w:lang w:val="en-IE"/>
        </w:rPr>
        <w:t xml:space="preserve">Data processing was found to not </w:t>
      </w:r>
      <w:r w:rsidR="0033644A">
        <w:rPr>
          <w:lang w:val="en-IE"/>
        </w:rPr>
        <w:lastRenderedPageBreak/>
        <w:t xml:space="preserve">be reproducible, with 13% of cases demonstrating disagreement between the weighted average effect sizes reported in the forest plot and those recalculated from the effect sizes reported in the supplementary materials. </w:t>
      </w:r>
      <w:r w:rsidR="00FC44CA">
        <w:rPr>
          <w:lang w:val="en-IE"/>
        </w:rPr>
        <w:t xml:space="preserve">The specifics of the </w:t>
      </w:r>
      <w:r w:rsidR="005A4CFA">
        <w:rPr>
          <w:lang w:val="en-IE"/>
        </w:rPr>
        <w:t>meta-anal</w:t>
      </w:r>
      <w:r w:rsidR="00FC44CA">
        <w:rPr>
          <w:lang w:val="en-IE"/>
        </w:rPr>
        <w:t xml:space="preserve">ytic strategy were not completely described in the text. Unfortunately, requests made to the first author of the original </w:t>
      </w:r>
      <w:r w:rsidR="005A4CFA">
        <w:rPr>
          <w:lang w:val="en-IE"/>
        </w:rPr>
        <w:t>meta-anal</w:t>
      </w:r>
      <w:r w:rsidR="00FC44CA">
        <w:rPr>
          <w:lang w:val="en-IE"/>
        </w:rPr>
        <w:t xml:space="preserve">ysis for the original data and code were refused. When the data reported in the original </w:t>
      </w:r>
      <w:r w:rsidR="005A4CFA">
        <w:rPr>
          <w:lang w:val="en-IE"/>
        </w:rPr>
        <w:t>meta-anal</w:t>
      </w:r>
      <w:r w:rsidR="00FC44CA">
        <w:rPr>
          <w:lang w:val="en-IE"/>
        </w:rPr>
        <w:t xml:space="preserve">ysis’s forest plot were refitted using a best estimation of the original </w:t>
      </w:r>
      <w:r w:rsidR="005A4CFA">
        <w:rPr>
          <w:lang w:val="en-IE"/>
        </w:rPr>
        <w:t>meta-anal</w:t>
      </w:r>
      <w:r w:rsidR="00FC44CA">
        <w:rPr>
          <w:lang w:val="en-IE"/>
        </w:rPr>
        <w:t xml:space="preserve">ytic strategy, results differed from those reported in the original (albeit, by a small amount). More worryingly, when all effect sizes were reextracted from the original articles a large number of questionable inclusions and inclusions were highlighted. </w:t>
      </w:r>
      <w:r w:rsidR="00AD04AE">
        <w:rPr>
          <w:lang w:val="en-IE"/>
        </w:rPr>
        <w:t>When all effect sizes were included that a) met Vahey et al.’s inclusion criterion of being clinically relevan</w:t>
      </w:r>
      <w:r w:rsidR="00D70D80">
        <w:rPr>
          <w:lang w:val="en-IE"/>
        </w:rPr>
        <w:t>t and</w:t>
      </w:r>
      <w:r w:rsidR="00AD04AE">
        <w:rPr>
          <w:lang w:val="en-IE"/>
        </w:rPr>
        <w:t xml:space="preserve"> b) were not derived from types of analyses that were defined a priori as producing invalid or misleading results or conclusions</w:t>
      </w:r>
      <w:r w:rsidR="00D70D80">
        <w:rPr>
          <w:lang w:val="en-IE"/>
        </w:rPr>
        <w:t xml:space="preserve">, </w:t>
      </w:r>
      <w:r w:rsidR="00162E13">
        <w:rPr>
          <w:lang w:val="en-IE"/>
        </w:rPr>
        <w:t>the meta effect size estimate reduced greatly (</w:t>
      </w:r>
      <w:r w:rsidR="007A42CB">
        <w:rPr>
          <w:lang w:val="en-IE"/>
        </w:rPr>
        <w:t>original</w:t>
      </w:r>
      <w:r w:rsidR="00162E13">
        <w:rPr>
          <w:lang w:val="en-IE"/>
        </w:rPr>
        <w:t xml:space="preserve"> </w:t>
      </w:r>
      <w:r w:rsidR="00162E13" w:rsidRPr="00162E13">
        <w:rPr>
          <w:i/>
          <w:lang w:val="en-IE"/>
        </w:rPr>
        <w:t>r</w:t>
      </w:r>
      <w:r w:rsidR="00162E13">
        <w:rPr>
          <w:lang w:val="en-IE"/>
        </w:rPr>
        <w:t xml:space="preserve"> = .45, 95% CI [.40, .54], new: </w:t>
      </w:r>
      <w:r w:rsidR="00162E13" w:rsidRPr="00536A52">
        <w:rPr>
          <w:i/>
          <w:lang w:val="en-IE"/>
        </w:rPr>
        <w:t>r</w:t>
      </w:r>
      <w:r w:rsidR="00162E13" w:rsidRPr="00536A52">
        <w:rPr>
          <w:lang w:val="en-IE"/>
        </w:rPr>
        <w:t xml:space="preserve"> = 0.13, 95% CI [0.03, 0.23]</w:t>
      </w:r>
      <w:r w:rsidR="00162E13">
        <w:rPr>
          <w:lang w:val="en-IE"/>
        </w:rPr>
        <w:t xml:space="preserve">). </w:t>
      </w:r>
      <w:r w:rsidR="00CA67FC">
        <w:rPr>
          <w:lang w:val="en-IE"/>
        </w:rPr>
        <w:t xml:space="preserve">Power analyses calculations for future research using this updated effect size estimate suggest </w:t>
      </w:r>
      <w:r w:rsidR="00CA67FC">
        <w:t xml:space="preserve">minimum sample sizes </w:t>
      </w:r>
      <w:r w:rsidR="002243D5">
        <w:t>of more than</w:t>
      </w:r>
      <w:r w:rsidR="00CA67FC">
        <w:t xml:space="preserve"> 460 participants</w:t>
      </w:r>
      <w:r w:rsidR="002243D5">
        <w:t>; an estimate that is 16 times larger than recommended by Vahey et al. and 10 times larger than the mean sample sizes employed in IRAP research to date.</w:t>
      </w:r>
    </w:p>
    <w:p w14:paraId="53542695" w14:textId="77777777" w:rsidR="00D75C92" w:rsidRDefault="00D75C92" w:rsidP="002243D5">
      <w:pPr>
        <w:ind w:firstLine="0"/>
      </w:pPr>
      <w:r>
        <w:tab/>
        <w:t xml:space="preserve">At first glance, these sample sizes seem unfeasible, especially given many researchers experience of conducting IRAP research and obtaining significant results. However, results are not incompatible with this: IRAP papers frequently include a </w:t>
      </w:r>
      <w:r>
        <w:lastRenderedPageBreak/>
        <w:t>large number of statistical tests and comparisons and a very high ratio of tests to sample size. As such, the false positive rate is inevitably inflated. Future research should attempt to estimate the false positive rate in IRAP research</w:t>
      </w:r>
      <w:r w:rsidR="00ED1AE4">
        <w:t xml:space="preserve">, possibly via simulation studies </w:t>
      </w:r>
      <w:r>
        <w:t>(e.g., due to analytic degrees of freedom and multiple testing)</w:t>
      </w:r>
      <w:r w:rsidR="00ED1AE4">
        <w:t>.</w:t>
      </w:r>
    </w:p>
    <w:p w14:paraId="5E58F885" w14:textId="468FA9D1" w:rsidR="00273F0D" w:rsidRDefault="00273F0D" w:rsidP="00C62477">
      <w:pPr>
        <w:pStyle w:val="Heading2"/>
        <w:rPr>
          <w:lang w:val="en-IE"/>
        </w:rPr>
      </w:pPr>
      <w:r>
        <w:rPr>
          <w:lang w:val="en-IE"/>
        </w:rPr>
        <w:t xml:space="preserve">Improving the reproducibility of future </w:t>
      </w:r>
      <w:r w:rsidR="005A4CFA">
        <w:rPr>
          <w:lang w:val="en-IE"/>
        </w:rPr>
        <w:t>meta-anal</w:t>
      </w:r>
      <w:r>
        <w:rPr>
          <w:lang w:val="en-IE"/>
        </w:rPr>
        <w:t>yses</w:t>
      </w:r>
    </w:p>
    <w:p w14:paraId="11B44A51" w14:textId="764A2C2E" w:rsidR="000E7B94" w:rsidRDefault="000E7B94" w:rsidP="000E7B94">
      <w:r>
        <w:t xml:space="preserve">Results have implications for both the IRAP specifically (e.g., the interpretation of previously published findings and use in future studies), and also meta-analysis more generally. potential pitfalls involved in producing reproducible </w:t>
      </w:r>
      <w:r w:rsidR="005A4CFA">
        <w:t>meta-anal</w:t>
      </w:r>
      <w:r>
        <w:t xml:space="preserve">yses and interpreting the reproducibility of existing </w:t>
      </w:r>
      <w:r w:rsidR="005A4CFA">
        <w:t>meta-anal</w:t>
      </w:r>
      <w:r>
        <w:t xml:space="preserve">yses more generally. </w:t>
      </w:r>
    </w:p>
    <w:p w14:paraId="74A8FB0E" w14:textId="77777777" w:rsidR="000E7B94" w:rsidRPr="000E7B94" w:rsidRDefault="000E7B94" w:rsidP="000E7B94">
      <w:pPr>
        <w:rPr>
          <w:lang w:val="en-IE"/>
        </w:rPr>
      </w:pPr>
    </w:p>
    <w:p w14:paraId="1642F0B8" w14:textId="5C8FBC07" w:rsidR="00655BC4" w:rsidRDefault="00655BC4" w:rsidP="00655BC4">
      <w:pPr>
        <w:rPr>
          <w:lang w:val="en-IE"/>
        </w:rPr>
      </w:pPr>
      <w:r>
        <w:rPr>
          <w:lang w:val="en-IE"/>
        </w:rPr>
        <w:t xml:space="preserve">Provide all data, including a codebook, and data regarding the excluded effect sizes. Provide all code and scripts for data processing and analyses. No written description of the analytic strategy will provide the same precision as the code used to implement them (along with session info information that includes the versions of software used along with details of the operating system and hardware used). Supplementary materials should not only be hosted on the journal’s website but also on reliable archival services (e.g., OSF, </w:t>
      </w:r>
      <w:proofErr w:type="spellStart"/>
      <w:r>
        <w:rPr>
          <w:lang w:val="en-IE"/>
        </w:rPr>
        <w:t>Zenodo</w:t>
      </w:r>
      <w:proofErr w:type="spellEnd"/>
      <w:r>
        <w:rPr>
          <w:lang w:val="en-IE"/>
        </w:rPr>
        <w:t xml:space="preserve">, etc.). Organizing and publicly archiving such data ahead of time removes avoids many issues likely to be encountered in the future. For example, loss or misplacement of data and materials over time or unwillingness to search </w:t>
      </w:r>
      <w:r w:rsidR="00CB58A9">
        <w:rPr>
          <w:lang w:val="en-IE"/>
        </w:rPr>
        <w:t xml:space="preserve">for </w:t>
      </w:r>
      <w:r w:rsidR="009347ED">
        <w:rPr>
          <w:lang w:val="en-IE"/>
        </w:rPr>
        <w:t>them</w:t>
      </w:r>
      <w:r>
        <w:rPr>
          <w:lang w:val="en-IE"/>
        </w:rPr>
        <w:t xml:space="preserve"> (</w:t>
      </w:r>
      <w:r w:rsidR="00CB58A9">
        <w:rPr>
          <w:lang w:val="en-IE"/>
        </w:rPr>
        <w:t>all</w:t>
      </w:r>
      <w:r>
        <w:rPr>
          <w:lang w:val="en-IE"/>
        </w:rPr>
        <w:t xml:space="preserve"> of which were </w:t>
      </w:r>
      <w:r w:rsidR="00CB58A9">
        <w:rPr>
          <w:lang w:val="en-IE"/>
        </w:rPr>
        <w:t>encountered</w:t>
      </w:r>
      <w:r>
        <w:rPr>
          <w:lang w:val="en-IE"/>
        </w:rPr>
        <w:t xml:space="preserve"> here </w:t>
      </w:r>
      <w:r>
        <w:rPr>
          <w:lang w:val="en-IE"/>
        </w:rPr>
        <w:lastRenderedPageBreak/>
        <w:t xml:space="preserve">when attempting to obtain data and materials from the authors of the original </w:t>
      </w:r>
      <w:r w:rsidR="005A4CFA">
        <w:rPr>
          <w:lang w:val="en-IE"/>
        </w:rPr>
        <w:t>meta-anal</w:t>
      </w:r>
      <w:r>
        <w:rPr>
          <w:lang w:val="en-IE"/>
        </w:rPr>
        <w:t xml:space="preserve">ysis). </w:t>
      </w:r>
    </w:p>
    <w:p w14:paraId="211973A0" w14:textId="114E249C" w:rsidR="00D32ABD" w:rsidRDefault="00D32ABD" w:rsidP="00655BC4">
      <w:pPr>
        <w:rPr>
          <w:lang w:val="en-IE"/>
        </w:rPr>
      </w:pPr>
      <w:r>
        <w:rPr>
          <w:lang w:val="en-IE"/>
        </w:rPr>
        <w:t xml:space="preserve">Explicate more details in text. For example, the weighting strategy was unclear in </w:t>
      </w:r>
      <w:proofErr w:type="spellStart"/>
      <w:r>
        <w:rPr>
          <w:lang w:val="en-IE"/>
        </w:rPr>
        <w:t>Vahey’s</w:t>
      </w:r>
      <w:proofErr w:type="spellEnd"/>
      <w:r>
        <w:rPr>
          <w:lang w:val="en-IE"/>
        </w:rPr>
        <w:t xml:space="preserve"> </w:t>
      </w:r>
      <w:r w:rsidR="005A4CFA">
        <w:rPr>
          <w:lang w:val="en-IE"/>
        </w:rPr>
        <w:t>meta-anal</w:t>
      </w:r>
      <w:r>
        <w:rPr>
          <w:lang w:val="en-IE"/>
        </w:rPr>
        <w:t xml:space="preserve">ysis. </w:t>
      </w:r>
    </w:p>
    <w:p w14:paraId="68757E1D" w14:textId="77777777" w:rsidR="0019318C" w:rsidRDefault="0019318C" w:rsidP="0019318C">
      <w:pPr>
        <w:pStyle w:val="Heading2"/>
        <w:rPr>
          <w:lang w:val="en-IE"/>
        </w:rPr>
      </w:pPr>
      <w:r>
        <w:rPr>
          <w:lang w:val="en-IE"/>
        </w:rPr>
        <w:t>Conclusion</w:t>
      </w:r>
    </w:p>
    <w:p w14:paraId="7E741930" w14:textId="3BDCBB86" w:rsidR="00020CCE" w:rsidRDefault="0019318C" w:rsidP="0019318C">
      <w:pPr>
        <w:rPr>
          <w:lang w:val="en-IE"/>
        </w:rPr>
      </w:pPr>
      <w:r>
        <w:rPr>
          <w:lang w:val="en-IE"/>
        </w:rPr>
        <w:t>XXX</w:t>
      </w:r>
    </w:p>
    <w:p w14:paraId="1E12E251" w14:textId="77777777" w:rsidR="00020CCE" w:rsidRDefault="00020CCE">
      <w:pPr>
        <w:rPr>
          <w:lang w:val="en-IE"/>
        </w:rPr>
      </w:pPr>
      <w:r>
        <w:rPr>
          <w:lang w:val="en-IE"/>
        </w:rPr>
        <w:br w:type="page"/>
      </w:r>
    </w:p>
    <w:p w14:paraId="63EA4F2D" w14:textId="63D6D81D" w:rsidR="00020CCE" w:rsidRDefault="00020CCE" w:rsidP="00020CCE">
      <w:pPr>
        <w:pStyle w:val="Bibliography"/>
        <w:jc w:val="center"/>
        <w:rPr>
          <w:lang w:val="en-IE"/>
        </w:rPr>
      </w:pPr>
      <w:r>
        <w:rPr>
          <w:lang w:val="en-IE"/>
        </w:rPr>
        <w:lastRenderedPageBreak/>
        <w:t>References</w:t>
      </w:r>
    </w:p>
    <w:p w14:paraId="0AC4FA70" w14:textId="77777777" w:rsidR="0098397A" w:rsidRPr="0098397A" w:rsidRDefault="00020CCE" w:rsidP="0098397A">
      <w:pPr>
        <w:pStyle w:val="Bibliography"/>
        <w:rPr>
          <w:rFonts w:cs="CMU Serif Roman"/>
        </w:rPr>
      </w:pPr>
      <w:r>
        <w:rPr>
          <w:lang w:val="en-IE"/>
        </w:rPr>
        <w:fldChar w:fldCharType="begin"/>
      </w:r>
      <w:r w:rsidR="002E1C9F">
        <w:rPr>
          <w:lang w:val="en-IE"/>
        </w:rPr>
        <w:instrText xml:space="preserve"> ADDIN ZOTERO_BIBL {"uncited":[],"omitted":[],"custom":[]} CSL_BIBLIOGRAPHY </w:instrText>
      </w:r>
      <w:r>
        <w:rPr>
          <w:lang w:val="en-IE"/>
        </w:rPr>
        <w:fldChar w:fldCharType="separate"/>
      </w:r>
      <w:r w:rsidR="0098397A" w:rsidRPr="0098397A">
        <w:rPr>
          <w:rFonts w:cs="CMU Serif Roman"/>
        </w:rPr>
        <w:t xml:space="preserve">Barnes-Holmes, D., Barnes-Holmes, Y., Stewart, I., &amp; Boles, S. (2010). A sketch of the Implicit Relational Assessment Procedure (IRAP) and the Relational Elaboration and Coherence (REC) model. </w:t>
      </w:r>
      <w:r w:rsidR="0098397A" w:rsidRPr="0098397A">
        <w:rPr>
          <w:rFonts w:cs="CMU Serif Roman"/>
          <w:i/>
          <w:iCs/>
        </w:rPr>
        <w:t>The Psychological Record</w:t>
      </w:r>
      <w:r w:rsidR="0098397A" w:rsidRPr="0098397A">
        <w:rPr>
          <w:rFonts w:cs="CMU Serif Roman"/>
        </w:rPr>
        <w:t xml:space="preserve">, </w:t>
      </w:r>
      <w:r w:rsidR="0098397A" w:rsidRPr="0098397A">
        <w:rPr>
          <w:rFonts w:cs="CMU Serif Roman"/>
          <w:i/>
          <w:iCs/>
        </w:rPr>
        <w:t>60</w:t>
      </w:r>
      <w:r w:rsidR="0098397A" w:rsidRPr="0098397A">
        <w:rPr>
          <w:rFonts w:cs="CMU Serif Roman"/>
        </w:rPr>
        <w:t>, 527–542.</w:t>
      </w:r>
    </w:p>
    <w:p w14:paraId="41C84C97" w14:textId="77777777" w:rsidR="0098397A" w:rsidRPr="0098397A" w:rsidRDefault="0098397A" w:rsidP="0098397A">
      <w:pPr>
        <w:pStyle w:val="Bibliography"/>
        <w:rPr>
          <w:rFonts w:cs="CMU Serif Roman"/>
        </w:rPr>
      </w:pPr>
      <w:r w:rsidRPr="0098397A">
        <w:rPr>
          <w:rFonts w:cs="CMU Serif Roman"/>
        </w:rPr>
        <w:t xml:space="preserve">Corneille, O., &amp; Hütter, M. (2020). Implicit? What Do You Mean? A Comprehensive Review of the Delusive Implicitness Construct in Attitude Research. </w:t>
      </w:r>
      <w:r w:rsidRPr="0098397A">
        <w:rPr>
          <w:rFonts w:cs="CMU Serif Roman"/>
          <w:i/>
          <w:iCs/>
        </w:rPr>
        <w:t>Personality and Social Psychology Review</w:t>
      </w:r>
      <w:r w:rsidRPr="0098397A">
        <w:rPr>
          <w:rFonts w:cs="CMU Serif Roman"/>
        </w:rPr>
        <w:t>, 1088868320911325. https://doi.org/10.1177/1088868320911325</w:t>
      </w:r>
    </w:p>
    <w:p w14:paraId="3C2F15A5" w14:textId="77777777" w:rsidR="0098397A" w:rsidRPr="0098397A" w:rsidRDefault="0098397A" w:rsidP="0098397A">
      <w:pPr>
        <w:pStyle w:val="Bibliography"/>
        <w:rPr>
          <w:rFonts w:cs="CMU Serif Roman"/>
        </w:rPr>
      </w:pPr>
      <w:r w:rsidRPr="0098397A">
        <w:rPr>
          <w:rFonts w:cs="CMU Serif Roman"/>
        </w:rPr>
        <w:t xml:space="preserve">De Houwer, J., &amp; Moors, A. (2010). Implicit measures: Similarities and differences. In </w:t>
      </w:r>
      <w:r w:rsidRPr="0098397A">
        <w:rPr>
          <w:rFonts w:cs="CMU Serif Roman"/>
          <w:i/>
          <w:iCs/>
        </w:rPr>
        <w:t>Handbook of implicit social cognition: Measurement, theory, and applications</w:t>
      </w:r>
      <w:r w:rsidRPr="0098397A">
        <w:rPr>
          <w:rFonts w:cs="CMU Serif Roman"/>
        </w:rPr>
        <w:t xml:space="preserve"> (pp. 176–193). Guildford Press.</w:t>
      </w:r>
    </w:p>
    <w:p w14:paraId="755E3E25" w14:textId="77777777" w:rsidR="0098397A" w:rsidRPr="0098397A" w:rsidRDefault="0098397A" w:rsidP="0098397A">
      <w:pPr>
        <w:pStyle w:val="Bibliography"/>
        <w:rPr>
          <w:rFonts w:cs="CMU Serif Roman"/>
        </w:rPr>
      </w:pPr>
      <w:r w:rsidRPr="0098397A">
        <w:rPr>
          <w:rFonts w:cs="CMU Serif Roman"/>
        </w:rPr>
        <w:t xml:space="preserve">Fried, E. I., &amp; </w:t>
      </w:r>
      <w:proofErr w:type="spellStart"/>
      <w:r w:rsidRPr="0098397A">
        <w:rPr>
          <w:rFonts w:cs="CMU Serif Roman"/>
        </w:rPr>
        <w:t>Kievit</w:t>
      </w:r>
      <w:proofErr w:type="spellEnd"/>
      <w:r w:rsidRPr="0098397A">
        <w:rPr>
          <w:rFonts w:cs="CMU Serif Roman"/>
        </w:rPr>
        <w:t xml:space="preserve">, R. A. (2016). The volumes of subcortical regions in depressed and healthy individuals are strikingly similar: A reinterpretation of the results by </w:t>
      </w:r>
      <w:proofErr w:type="spellStart"/>
      <w:r w:rsidRPr="0098397A">
        <w:rPr>
          <w:rFonts w:cs="CMU Serif Roman"/>
        </w:rPr>
        <w:t>Schmaal</w:t>
      </w:r>
      <w:proofErr w:type="spellEnd"/>
      <w:r w:rsidRPr="0098397A">
        <w:rPr>
          <w:rFonts w:cs="CMU Serif Roman"/>
        </w:rPr>
        <w:t xml:space="preserve"> et al. </w:t>
      </w:r>
      <w:r w:rsidRPr="0098397A">
        <w:rPr>
          <w:rFonts w:cs="CMU Serif Roman"/>
          <w:i/>
          <w:iCs/>
        </w:rPr>
        <w:t>Molecular Psychiatry</w:t>
      </w:r>
      <w:r w:rsidRPr="0098397A">
        <w:rPr>
          <w:rFonts w:cs="CMU Serif Roman"/>
        </w:rPr>
        <w:t xml:space="preserve">, </w:t>
      </w:r>
      <w:r w:rsidRPr="0098397A">
        <w:rPr>
          <w:rFonts w:cs="CMU Serif Roman"/>
          <w:i/>
          <w:iCs/>
        </w:rPr>
        <w:t>21</w:t>
      </w:r>
      <w:r w:rsidRPr="0098397A">
        <w:rPr>
          <w:rFonts w:cs="CMU Serif Roman"/>
        </w:rPr>
        <w:t>(6), 724–725. https://doi.org/10.1038/mp.2015.199</w:t>
      </w:r>
    </w:p>
    <w:p w14:paraId="3B82FE2A" w14:textId="77777777" w:rsidR="0098397A" w:rsidRPr="0098397A" w:rsidRDefault="0098397A" w:rsidP="0098397A">
      <w:pPr>
        <w:pStyle w:val="Bibliography"/>
        <w:rPr>
          <w:rFonts w:cs="CMU Serif Roman"/>
        </w:rPr>
      </w:pPr>
      <w:r w:rsidRPr="0098397A">
        <w:rPr>
          <w:rFonts w:cs="CMU Serif Roman"/>
        </w:rPr>
        <w:t xml:space="preserve">Gemar, M. C., Segal, Z. V., Sagrati, S., &amp; Kennedy, S. J. (2001). Mood-induced changes on the Implicit Association Test in recovered depressed patients. </w:t>
      </w:r>
      <w:r w:rsidRPr="0098397A">
        <w:rPr>
          <w:rFonts w:cs="CMU Serif Roman"/>
          <w:i/>
          <w:iCs/>
        </w:rPr>
        <w:t>Journal of Abnormal Psychology</w:t>
      </w:r>
      <w:r w:rsidRPr="0098397A">
        <w:rPr>
          <w:rFonts w:cs="CMU Serif Roman"/>
        </w:rPr>
        <w:t xml:space="preserve">, </w:t>
      </w:r>
      <w:r w:rsidRPr="0098397A">
        <w:rPr>
          <w:rFonts w:cs="CMU Serif Roman"/>
          <w:i/>
          <w:iCs/>
        </w:rPr>
        <w:t>110</w:t>
      </w:r>
      <w:r w:rsidRPr="0098397A">
        <w:rPr>
          <w:rFonts w:cs="CMU Serif Roman"/>
        </w:rPr>
        <w:t>(2), 282–289. https://doi.org/10.1037//0021-843X.110.2.282</w:t>
      </w:r>
    </w:p>
    <w:p w14:paraId="2B5D5A51" w14:textId="77777777" w:rsidR="0098397A" w:rsidRPr="0098397A" w:rsidRDefault="0098397A" w:rsidP="0098397A">
      <w:pPr>
        <w:pStyle w:val="Bibliography"/>
        <w:rPr>
          <w:rFonts w:cs="CMU Serif Roman"/>
        </w:rPr>
      </w:pPr>
      <w:r w:rsidRPr="0098397A">
        <w:rPr>
          <w:rFonts w:cs="CMU Serif Roman"/>
        </w:rPr>
        <w:lastRenderedPageBreak/>
        <w:t xml:space="preserve">Golijani-Moghaddam, N., Hart, A., &amp; Dawson, D. L. (2013). The Implicit Relational Assessment Procedure: Emerging reliability and validity data. </w:t>
      </w:r>
      <w:r w:rsidRPr="0098397A">
        <w:rPr>
          <w:rFonts w:cs="CMU Serif Roman"/>
          <w:i/>
          <w:iCs/>
        </w:rPr>
        <w:t>Journal of Contextual Behavioral Science</w:t>
      </w:r>
      <w:r w:rsidRPr="0098397A">
        <w:rPr>
          <w:rFonts w:cs="CMU Serif Roman"/>
        </w:rPr>
        <w:t xml:space="preserve">, </w:t>
      </w:r>
      <w:r w:rsidRPr="0098397A">
        <w:rPr>
          <w:rFonts w:cs="CMU Serif Roman"/>
          <w:i/>
          <w:iCs/>
        </w:rPr>
        <w:t>2</w:t>
      </w:r>
      <w:r w:rsidRPr="0098397A">
        <w:rPr>
          <w:rFonts w:cs="CMU Serif Roman"/>
        </w:rPr>
        <w:t>(3–4), 105–119. https://doi.org/10.1016/j.jcbs.2013.05.002</w:t>
      </w:r>
    </w:p>
    <w:p w14:paraId="375E8CB9" w14:textId="77777777" w:rsidR="0098397A" w:rsidRPr="0098397A" w:rsidRDefault="0098397A" w:rsidP="0098397A">
      <w:pPr>
        <w:pStyle w:val="Bibliography"/>
        <w:rPr>
          <w:rFonts w:cs="CMU Serif Roman"/>
        </w:rPr>
      </w:pPr>
      <w:r w:rsidRPr="0098397A">
        <w:rPr>
          <w:rFonts w:cs="CMU Serif Roman"/>
        </w:rPr>
        <w:t xml:space="preserve">Greenwald, A. G., &amp; Lai, C. K. (2020). Implicit Social Cognition. </w:t>
      </w:r>
      <w:r w:rsidRPr="0098397A">
        <w:rPr>
          <w:rFonts w:cs="CMU Serif Roman"/>
          <w:i/>
          <w:iCs/>
        </w:rPr>
        <w:t>Annual Review of Psychology</w:t>
      </w:r>
      <w:r w:rsidRPr="0098397A">
        <w:rPr>
          <w:rFonts w:cs="CMU Serif Roman"/>
        </w:rPr>
        <w:t xml:space="preserve">, </w:t>
      </w:r>
      <w:r w:rsidRPr="0098397A">
        <w:rPr>
          <w:rFonts w:cs="CMU Serif Roman"/>
          <w:i/>
          <w:iCs/>
        </w:rPr>
        <w:t>71</w:t>
      </w:r>
      <w:r w:rsidRPr="0098397A">
        <w:rPr>
          <w:rFonts w:cs="CMU Serif Roman"/>
        </w:rPr>
        <w:t>(1), 419–445. https://doi.org/10.1146/annurev-psych-010419-050837</w:t>
      </w:r>
    </w:p>
    <w:p w14:paraId="414970FF" w14:textId="77777777" w:rsidR="0098397A" w:rsidRPr="0098397A" w:rsidRDefault="0098397A" w:rsidP="0098397A">
      <w:pPr>
        <w:pStyle w:val="Bibliography"/>
        <w:rPr>
          <w:rFonts w:cs="CMU Serif Roman"/>
        </w:rPr>
      </w:pPr>
      <w:r w:rsidRPr="0098397A">
        <w:rPr>
          <w:rFonts w:cs="CMU Serif Roman"/>
        </w:rPr>
        <w:t xml:space="preserve">Greenwald, A. G., McGhee, D. E., &amp; Schwartz, J. L. (1998). Measuring individual differences in implicit cognition: The Implicit Association Test. </w:t>
      </w:r>
      <w:r w:rsidRPr="0098397A">
        <w:rPr>
          <w:rFonts w:cs="CMU Serif Roman"/>
          <w:i/>
          <w:iCs/>
        </w:rPr>
        <w:t>Journal of Personality and Social Psychology</w:t>
      </w:r>
      <w:r w:rsidRPr="0098397A">
        <w:rPr>
          <w:rFonts w:cs="CMU Serif Roman"/>
        </w:rPr>
        <w:t xml:space="preserve">, </w:t>
      </w:r>
      <w:r w:rsidRPr="0098397A">
        <w:rPr>
          <w:rFonts w:cs="CMU Serif Roman"/>
          <w:i/>
          <w:iCs/>
        </w:rPr>
        <w:t>74</w:t>
      </w:r>
      <w:r w:rsidRPr="0098397A">
        <w:rPr>
          <w:rFonts w:cs="CMU Serif Roman"/>
        </w:rPr>
        <w:t>(6), 1464–1480. https://doi.org/10.1037/0022-3514.74.6.1464</w:t>
      </w:r>
    </w:p>
    <w:p w14:paraId="3980ADAB" w14:textId="77777777" w:rsidR="0098397A" w:rsidRPr="0098397A" w:rsidRDefault="0098397A" w:rsidP="0098397A">
      <w:pPr>
        <w:pStyle w:val="Bibliography"/>
        <w:rPr>
          <w:rFonts w:cs="CMU Serif Roman"/>
        </w:rPr>
      </w:pPr>
      <w:r w:rsidRPr="0098397A">
        <w:rPr>
          <w:rFonts w:cs="CMU Serif Roman"/>
        </w:rPr>
        <w:t xml:space="preserve">Hussey, I., &amp; Barnes-Holmes, D. (2012). The implicit relational assessment procedure as a measure of implicit depression and the role of psychological flexibility. </w:t>
      </w:r>
      <w:r w:rsidRPr="0098397A">
        <w:rPr>
          <w:rFonts w:cs="CMU Serif Roman"/>
          <w:i/>
          <w:iCs/>
        </w:rPr>
        <w:t>Cognitive and Behavioral Practice</w:t>
      </w:r>
      <w:r w:rsidRPr="0098397A">
        <w:rPr>
          <w:rFonts w:cs="CMU Serif Roman"/>
        </w:rPr>
        <w:t xml:space="preserve">, </w:t>
      </w:r>
      <w:r w:rsidRPr="0098397A">
        <w:rPr>
          <w:rFonts w:cs="CMU Serif Roman"/>
          <w:i/>
          <w:iCs/>
        </w:rPr>
        <w:t>19</w:t>
      </w:r>
      <w:r w:rsidRPr="0098397A">
        <w:rPr>
          <w:rFonts w:cs="CMU Serif Roman"/>
        </w:rPr>
        <w:t>(4), 573–582. https://doi.org/10.1016/j.cbpra.2012.03.002</w:t>
      </w:r>
    </w:p>
    <w:p w14:paraId="18935A75" w14:textId="77777777" w:rsidR="0098397A" w:rsidRPr="0098397A" w:rsidRDefault="0098397A" w:rsidP="0098397A">
      <w:pPr>
        <w:pStyle w:val="Bibliography"/>
        <w:rPr>
          <w:rFonts w:cs="CMU Serif Roman"/>
        </w:rPr>
      </w:pPr>
      <w:r w:rsidRPr="0098397A">
        <w:rPr>
          <w:rFonts w:cs="CMU Serif Roman"/>
        </w:rPr>
        <w:t xml:space="preserve">Lakens, </w:t>
      </w:r>
      <w:proofErr w:type="spellStart"/>
      <w:r w:rsidRPr="0098397A">
        <w:rPr>
          <w:rFonts w:cs="CMU Serif Roman"/>
        </w:rPr>
        <w:t>Daniël</w:t>
      </w:r>
      <w:proofErr w:type="spellEnd"/>
      <w:r w:rsidRPr="0098397A">
        <w:rPr>
          <w:rFonts w:cs="CMU Serif Roman"/>
        </w:rPr>
        <w:t xml:space="preserve">. (2013). Calculating and reporting effect sizes to facilitate cumulative science: A practical primer for t-tests and ANOVAs. </w:t>
      </w:r>
      <w:r w:rsidRPr="0098397A">
        <w:rPr>
          <w:rFonts w:cs="CMU Serif Roman"/>
          <w:i/>
          <w:iCs/>
        </w:rPr>
        <w:t>Frontiers in Psychology</w:t>
      </w:r>
      <w:r w:rsidRPr="0098397A">
        <w:rPr>
          <w:rFonts w:cs="CMU Serif Roman"/>
        </w:rPr>
        <w:t xml:space="preserve">, </w:t>
      </w:r>
      <w:r w:rsidRPr="0098397A">
        <w:rPr>
          <w:rFonts w:cs="CMU Serif Roman"/>
          <w:i/>
          <w:iCs/>
        </w:rPr>
        <w:t>4</w:t>
      </w:r>
      <w:r w:rsidRPr="0098397A">
        <w:rPr>
          <w:rFonts w:cs="CMU Serif Roman"/>
        </w:rPr>
        <w:t>. https://doi.org/10.3389/fpsyg.2013.00863</w:t>
      </w:r>
    </w:p>
    <w:p w14:paraId="6801EC1B" w14:textId="77777777" w:rsidR="0098397A" w:rsidRPr="0098397A" w:rsidRDefault="0098397A" w:rsidP="0098397A">
      <w:pPr>
        <w:pStyle w:val="Bibliography"/>
        <w:rPr>
          <w:rFonts w:cs="CMU Serif Roman"/>
        </w:rPr>
      </w:pPr>
      <w:r w:rsidRPr="0098397A">
        <w:rPr>
          <w:rFonts w:cs="CMU Serif Roman"/>
        </w:rPr>
        <w:t xml:space="preserve">Lakens, </w:t>
      </w:r>
      <w:proofErr w:type="spellStart"/>
      <w:r w:rsidRPr="0098397A">
        <w:rPr>
          <w:rFonts w:cs="CMU Serif Roman"/>
        </w:rPr>
        <w:t>Daniël</w:t>
      </w:r>
      <w:proofErr w:type="spellEnd"/>
      <w:r w:rsidRPr="0098397A">
        <w:rPr>
          <w:rFonts w:cs="CMU Serif Roman"/>
        </w:rPr>
        <w:t xml:space="preserve">, Page-Gould, E., van Assen, M. A. L. M., Spellman, B., Schönbrodt, F. D., </w:t>
      </w:r>
      <w:proofErr w:type="spellStart"/>
      <w:r w:rsidRPr="0098397A">
        <w:rPr>
          <w:rFonts w:cs="CMU Serif Roman"/>
        </w:rPr>
        <w:t>Hasselman</w:t>
      </w:r>
      <w:proofErr w:type="spellEnd"/>
      <w:r w:rsidRPr="0098397A">
        <w:rPr>
          <w:rFonts w:cs="CMU Serif Roman"/>
        </w:rPr>
        <w:t xml:space="preserve">, F., Corker, K. S., Grange, J., Sharples, A., Cavender, C., </w:t>
      </w:r>
      <w:proofErr w:type="spellStart"/>
      <w:r w:rsidRPr="0098397A">
        <w:rPr>
          <w:rFonts w:cs="CMU Serif Roman"/>
        </w:rPr>
        <w:t>Augusteijn</w:t>
      </w:r>
      <w:proofErr w:type="spellEnd"/>
      <w:r w:rsidRPr="0098397A">
        <w:rPr>
          <w:rFonts w:cs="CMU Serif Roman"/>
        </w:rPr>
        <w:t xml:space="preserve">, H., </w:t>
      </w:r>
      <w:proofErr w:type="spellStart"/>
      <w:r w:rsidRPr="0098397A">
        <w:rPr>
          <w:rFonts w:cs="CMU Serif Roman"/>
        </w:rPr>
        <w:t>Augusteijn</w:t>
      </w:r>
      <w:proofErr w:type="spellEnd"/>
      <w:r w:rsidRPr="0098397A">
        <w:rPr>
          <w:rFonts w:cs="CMU Serif Roman"/>
        </w:rPr>
        <w:t xml:space="preserve">, H., </w:t>
      </w:r>
      <w:proofErr w:type="spellStart"/>
      <w:r w:rsidRPr="0098397A">
        <w:rPr>
          <w:rFonts w:cs="CMU Serif Roman"/>
        </w:rPr>
        <w:t>Gerger</w:t>
      </w:r>
      <w:proofErr w:type="spellEnd"/>
      <w:r w:rsidRPr="0098397A">
        <w:rPr>
          <w:rFonts w:cs="CMU Serif Roman"/>
        </w:rPr>
        <w:t xml:space="preserve">, H., </w:t>
      </w:r>
      <w:proofErr w:type="spellStart"/>
      <w:r w:rsidRPr="0098397A">
        <w:rPr>
          <w:rFonts w:cs="CMU Serif Roman"/>
        </w:rPr>
        <w:t>Locher</w:t>
      </w:r>
      <w:proofErr w:type="spellEnd"/>
      <w:r w:rsidRPr="0098397A">
        <w:rPr>
          <w:rFonts w:cs="CMU Serif Roman"/>
        </w:rPr>
        <w:t xml:space="preserve">, C., Miller, I. D., </w:t>
      </w:r>
      <w:proofErr w:type="spellStart"/>
      <w:r w:rsidRPr="0098397A">
        <w:rPr>
          <w:rFonts w:cs="CMU Serif Roman"/>
        </w:rPr>
        <w:t>Anvari</w:t>
      </w:r>
      <w:proofErr w:type="spellEnd"/>
      <w:r w:rsidRPr="0098397A">
        <w:rPr>
          <w:rFonts w:cs="CMU Serif Roman"/>
        </w:rPr>
        <w:t xml:space="preserve">, </w:t>
      </w:r>
      <w:r w:rsidRPr="0098397A">
        <w:rPr>
          <w:rFonts w:cs="CMU Serif Roman"/>
        </w:rPr>
        <w:lastRenderedPageBreak/>
        <w:t xml:space="preserve">F., &amp; Scheel, A. M. (2017). </w:t>
      </w:r>
      <w:r w:rsidRPr="0098397A">
        <w:rPr>
          <w:rFonts w:cs="CMU Serif Roman"/>
          <w:i/>
          <w:iCs/>
        </w:rPr>
        <w:t>Examining the Reproducibility of Meta-Analyses in Psychology: A Preliminary Report</w:t>
      </w:r>
      <w:r w:rsidRPr="0098397A">
        <w:rPr>
          <w:rFonts w:cs="CMU Serif Roman"/>
        </w:rPr>
        <w:t xml:space="preserve"> [Preprint]. BITSS. https://doi.org/10.31222/osf.io/xfbjf</w:t>
      </w:r>
    </w:p>
    <w:p w14:paraId="2CCBAB17" w14:textId="77777777" w:rsidR="0098397A" w:rsidRPr="0098397A" w:rsidRDefault="0098397A" w:rsidP="0098397A">
      <w:pPr>
        <w:pStyle w:val="Bibliography"/>
        <w:rPr>
          <w:rFonts w:cs="CMU Serif Roman"/>
        </w:rPr>
      </w:pPr>
      <w:proofErr w:type="spellStart"/>
      <w:r w:rsidRPr="0098397A">
        <w:rPr>
          <w:rFonts w:cs="CMU Serif Roman"/>
        </w:rPr>
        <w:t>Maassen</w:t>
      </w:r>
      <w:proofErr w:type="spellEnd"/>
      <w:r w:rsidRPr="0098397A">
        <w:rPr>
          <w:rFonts w:cs="CMU Serif Roman"/>
        </w:rPr>
        <w:t xml:space="preserve">, E., Assen, M. A. L. M. van, </w:t>
      </w:r>
      <w:proofErr w:type="spellStart"/>
      <w:r w:rsidRPr="0098397A">
        <w:rPr>
          <w:rFonts w:cs="CMU Serif Roman"/>
        </w:rPr>
        <w:t>Nuijten</w:t>
      </w:r>
      <w:proofErr w:type="spellEnd"/>
      <w:r w:rsidRPr="0098397A">
        <w:rPr>
          <w:rFonts w:cs="CMU Serif Roman"/>
        </w:rPr>
        <w:t>, M. B., Olsson-</w:t>
      </w:r>
      <w:proofErr w:type="spellStart"/>
      <w:r w:rsidRPr="0098397A">
        <w:rPr>
          <w:rFonts w:cs="CMU Serif Roman"/>
        </w:rPr>
        <w:t>Collentine</w:t>
      </w:r>
      <w:proofErr w:type="spellEnd"/>
      <w:r w:rsidRPr="0098397A">
        <w:rPr>
          <w:rFonts w:cs="CMU Serif Roman"/>
        </w:rPr>
        <w:t xml:space="preserve">, A., &amp; Wicherts, J. M. (2020). Reproducibility of individual effect sizes in meta-analyses in psychology. </w:t>
      </w:r>
      <w:r w:rsidRPr="0098397A">
        <w:rPr>
          <w:rFonts w:cs="CMU Serif Roman"/>
          <w:i/>
          <w:iCs/>
        </w:rPr>
        <w:t>PLOS ONE</w:t>
      </w:r>
      <w:r w:rsidRPr="0098397A">
        <w:rPr>
          <w:rFonts w:cs="CMU Serif Roman"/>
        </w:rPr>
        <w:t xml:space="preserve">, </w:t>
      </w:r>
      <w:r w:rsidRPr="0098397A">
        <w:rPr>
          <w:rFonts w:cs="CMU Serif Roman"/>
          <w:i/>
          <w:iCs/>
        </w:rPr>
        <w:t>15</w:t>
      </w:r>
      <w:r w:rsidRPr="0098397A">
        <w:rPr>
          <w:rFonts w:cs="CMU Serif Roman"/>
        </w:rPr>
        <w:t>(5), e0233107. https://doi.org/10.1371/journal.pone.0233107</w:t>
      </w:r>
    </w:p>
    <w:p w14:paraId="1C6F5EAF" w14:textId="77777777" w:rsidR="0098397A" w:rsidRPr="0098397A" w:rsidRDefault="0098397A" w:rsidP="0098397A">
      <w:pPr>
        <w:pStyle w:val="Bibliography"/>
        <w:rPr>
          <w:rFonts w:cs="CMU Serif Roman"/>
        </w:rPr>
      </w:pPr>
      <w:r w:rsidRPr="0098397A">
        <w:rPr>
          <w:rFonts w:cs="CMU Serif Roman"/>
        </w:rPr>
        <w:t xml:space="preserve">Nock, M. K., Park, J. M., Finn, C. T., Deliberto, T. L., Dour, H. J., &amp; Banaji, M. R. (2010). Measuring the suicidal mind: Implicit cognition predicts suicidal behavior. </w:t>
      </w:r>
      <w:r w:rsidRPr="0098397A">
        <w:rPr>
          <w:rFonts w:cs="CMU Serif Roman"/>
          <w:i/>
          <w:iCs/>
        </w:rPr>
        <w:t>Psychological Science</w:t>
      </w:r>
      <w:r w:rsidRPr="0098397A">
        <w:rPr>
          <w:rFonts w:cs="CMU Serif Roman"/>
        </w:rPr>
        <w:t xml:space="preserve">, </w:t>
      </w:r>
      <w:r w:rsidRPr="0098397A">
        <w:rPr>
          <w:rFonts w:cs="CMU Serif Roman"/>
          <w:i/>
          <w:iCs/>
        </w:rPr>
        <w:t>21</w:t>
      </w:r>
      <w:r w:rsidRPr="0098397A">
        <w:rPr>
          <w:rFonts w:cs="CMU Serif Roman"/>
        </w:rPr>
        <w:t>(4), 511–517. https://doi.org/10.1177/0956797610364762</w:t>
      </w:r>
    </w:p>
    <w:p w14:paraId="7790246E" w14:textId="77777777" w:rsidR="0098397A" w:rsidRPr="0098397A" w:rsidRDefault="0098397A" w:rsidP="0098397A">
      <w:pPr>
        <w:pStyle w:val="Bibliography"/>
        <w:rPr>
          <w:rFonts w:cs="CMU Serif Roman"/>
        </w:rPr>
      </w:pPr>
      <w:r w:rsidRPr="0098397A">
        <w:rPr>
          <w:rFonts w:cs="CMU Serif Roman"/>
        </w:rPr>
        <w:t xml:space="preserve">Remue, J., De Houwer, J., Barnes-Holmes, D., Vanderhasselt, M. A., &amp; De Raedt, R. (2013). Self-esteem revisited: Performance on the implicit relational assessment procedure as a measure of self-versus ideal self-related cognitions in dysphoria. </w:t>
      </w:r>
      <w:r w:rsidRPr="0098397A">
        <w:rPr>
          <w:rFonts w:cs="CMU Serif Roman"/>
          <w:i/>
          <w:iCs/>
        </w:rPr>
        <w:t>Cognition &amp; Emotion</w:t>
      </w:r>
      <w:r w:rsidRPr="0098397A">
        <w:rPr>
          <w:rFonts w:cs="CMU Serif Roman"/>
        </w:rPr>
        <w:t xml:space="preserve">, </w:t>
      </w:r>
      <w:r w:rsidRPr="0098397A">
        <w:rPr>
          <w:rFonts w:cs="CMU Serif Roman"/>
          <w:i/>
          <w:iCs/>
        </w:rPr>
        <w:t>27</w:t>
      </w:r>
      <w:r w:rsidRPr="0098397A">
        <w:rPr>
          <w:rFonts w:cs="CMU Serif Roman"/>
        </w:rPr>
        <w:t>(8), 1441–1449. https://doi.org/10.1080/02699931.2013.786681</w:t>
      </w:r>
    </w:p>
    <w:p w14:paraId="6FD28D63" w14:textId="77777777" w:rsidR="0098397A" w:rsidRPr="0098397A" w:rsidRDefault="0098397A" w:rsidP="0098397A">
      <w:pPr>
        <w:pStyle w:val="Bibliography"/>
        <w:rPr>
          <w:rFonts w:cs="CMU Serif Roman"/>
        </w:rPr>
      </w:pPr>
      <w:r w:rsidRPr="0098397A">
        <w:rPr>
          <w:rFonts w:cs="CMU Serif Roman"/>
        </w:rPr>
        <w:t xml:space="preserve">Roefs, A., Huijding, J., Smulders, F. T. Y., MacLeod, C. M., de Jong, P. J., Wiers, R. W., &amp; Jansen, A. T. M. (2011). Implicit measures of association in psychopathology research. </w:t>
      </w:r>
      <w:r w:rsidRPr="0098397A">
        <w:rPr>
          <w:rFonts w:cs="CMU Serif Roman"/>
          <w:i/>
          <w:iCs/>
        </w:rPr>
        <w:t>Psychological Bulletin</w:t>
      </w:r>
      <w:r w:rsidRPr="0098397A">
        <w:rPr>
          <w:rFonts w:cs="CMU Serif Roman"/>
        </w:rPr>
        <w:t xml:space="preserve">, </w:t>
      </w:r>
      <w:r w:rsidRPr="0098397A">
        <w:rPr>
          <w:rFonts w:cs="CMU Serif Roman"/>
          <w:i/>
          <w:iCs/>
        </w:rPr>
        <w:t>137</w:t>
      </w:r>
      <w:r w:rsidRPr="0098397A">
        <w:rPr>
          <w:rFonts w:cs="CMU Serif Roman"/>
        </w:rPr>
        <w:t>(1), 149–193. https://doi.org/10.1037/a0021729</w:t>
      </w:r>
    </w:p>
    <w:p w14:paraId="7B8711DC" w14:textId="77777777" w:rsidR="0098397A" w:rsidRPr="0098397A" w:rsidRDefault="0098397A" w:rsidP="0098397A">
      <w:pPr>
        <w:pStyle w:val="Bibliography"/>
        <w:rPr>
          <w:rFonts w:cs="CMU Serif Roman"/>
        </w:rPr>
      </w:pPr>
      <w:r w:rsidRPr="0098397A">
        <w:rPr>
          <w:rFonts w:cs="CMU Serif Roman"/>
        </w:rPr>
        <w:lastRenderedPageBreak/>
        <w:t>Tello, N., Harika-</w:t>
      </w:r>
      <w:proofErr w:type="spellStart"/>
      <w:r w:rsidRPr="0098397A">
        <w:rPr>
          <w:rFonts w:cs="CMU Serif Roman"/>
        </w:rPr>
        <w:t>Germaneau</w:t>
      </w:r>
      <w:proofErr w:type="spellEnd"/>
      <w:r w:rsidRPr="0098397A">
        <w:rPr>
          <w:rFonts w:cs="CMU Serif Roman"/>
        </w:rPr>
        <w:t xml:space="preserve">, G., Serra, W., </w:t>
      </w:r>
      <w:proofErr w:type="spellStart"/>
      <w:r w:rsidRPr="0098397A">
        <w:rPr>
          <w:rFonts w:cs="CMU Serif Roman"/>
        </w:rPr>
        <w:t>Jaafari</w:t>
      </w:r>
      <w:proofErr w:type="spellEnd"/>
      <w:r w:rsidRPr="0098397A">
        <w:rPr>
          <w:rFonts w:cs="CMU Serif Roman"/>
        </w:rPr>
        <w:t xml:space="preserve">, N., &amp; Chatard, A. (2020). Forecasting a Fatal Decision: Direct Replication of the Predictive Validity of the Suicide–Implicit Association Test. </w:t>
      </w:r>
      <w:r w:rsidRPr="0098397A">
        <w:rPr>
          <w:rFonts w:cs="CMU Serif Roman"/>
          <w:i/>
          <w:iCs/>
        </w:rPr>
        <w:t>Psychological Science</w:t>
      </w:r>
      <w:r w:rsidRPr="0098397A">
        <w:rPr>
          <w:rFonts w:cs="CMU Serif Roman"/>
        </w:rPr>
        <w:t xml:space="preserve">, </w:t>
      </w:r>
      <w:r w:rsidRPr="0098397A">
        <w:rPr>
          <w:rFonts w:cs="CMU Serif Roman"/>
          <w:i/>
          <w:iCs/>
        </w:rPr>
        <w:t>31</w:t>
      </w:r>
      <w:r w:rsidRPr="0098397A">
        <w:rPr>
          <w:rFonts w:cs="CMU Serif Roman"/>
        </w:rPr>
        <w:t>(1), 65–74. https://doi.org/10.1177/0956797619893062</w:t>
      </w:r>
    </w:p>
    <w:p w14:paraId="07C531B7" w14:textId="77777777" w:rsidR="0098397A" w:rsidRPr="0098397A" w:rsidRDefault="0098397A" w:rsidP="0098397A">
      <w:pPr>
        <w:pStyle w:val="Bibliography"/>
        <w:rPr>
          <w:rFonts w:cs="CMU Serif Roman"/>
        </w:rPr>
      </w:pPr>
      <w:r w:rsidRPr="0098397A">
        <w:rPr>
          <w:rFonts w:cs="CMU Serif Roman"/>
        </w:rPr>
        <w:t xml:space="preserve">Vahey, N. A., Nicholson, E., &amp; Barnes-Holmes, D. (2015). A meta-analysis of criterion effects for the Implicit Relational Assessment Procedure (IRAP) in the clinical domain. </w:t>
      </w:r>
      <w:r w:rsidRPr="0098397A">
        <w:rPr>
          <w:rFonts w:cs="CMU Serif Roman"/>
          <w:i/>
          <w:iCs/>
        </w:rPr>
        <w:t>Journal of Behavior Therapy and Experimental Psychiatry</w:t>
      </w:r>
      <w:r w:rsidRPr="0098397A">
        <w:rPr>
          <w:rFonts w:cs="CMU Serif Roman"/>
        </w:rPr>
        <w:t xml:space="preserve">, </w:t>
      </w:r>
      <w:r w:rsidRPr="0098397A">
        <w:rPr>
          <w:rFonts w:cs="CMU Serif Roman"/>
          <w:i/>
          <w:iCs/>
        </w:rPr>
        <w:t>48</w:t>
      </w:r>
      <w:r w:rsidRPr="0098397A">
        <w:rPr>
          <w:rFonts w:cs="CMU Serif Roman"/>
        </w:rPr>
        <w:t>, 59–65. https://doi.org/10.1016/j.jbtep.2015.01.004</w:t>
      </w:r>
    </w:p>
    <w:p w14:paraId="37EDE0FA" w14:textId="3B9F9348" w:rsidR="0019318C" w:rsidRPr="0019318C" w:rsidRDefault="00020CCE" w:rsidP="0019318C">
      <w:pPr>
        <w:rPr>
          <w:lang w:val="en-IE"/>
        </w:rPr>
      </w:pPr>
      <w:r>
        <w:rPr>
          <w:lang w:val="en-IE"/>
        </w:rPr>
        <w:fldChar w:fldCharType="end"/>
      </w:r>
    </w:p>
    <w:sectPr w:rsidR="0019318C" w:rsidRPr="0019318C" w:rsidSect="00FA58C6">
      <w:headerReference w:type="default" r:id="rId16"/>
      <w:headerReference w:type="first" r:id="rId17"/>
      <w:footnotePr>
        <w:pos w:val="beneathText"/>
      </w:footnotePr>
      <w:pgSz w:w="11900" w:h="16840" w:code="9"/>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Ian Hussey" w:date="2020-06-17T16:56:00Z" w:initials="IH">
    <w:p w14:paraId="67F13FBF" w14:textId="77777777" w:rsidR="0098397A" w:rsidRDefault="0098397A" w:rsidP="00F970A1">
      <w:pPr>
        <w:pStyle w:val="CommentText"/>
      </w:pPr>
      <w:r>
        <w:rPr>
          <w:rStyle w:val="CommentReference"/>
        </w:rPr>
        <w:annotationRef/>
      </w:r>
      <w:r>
        <w:t>Does Vahey?</w:t>
      </w:r>
    </w:p>
  </w:comment>
  <w:comment w:id="1" w:author="Ian Hussey" w:date="2020-07-18T12:58:00Z" w:initials="IH">
    <w:p w14:paraId="6AA631C1" w14:textId="050AB262" w:rsidR="00E010AD" w:rsidRDefault="00E010AD">
      <w:pPr>
        <w:pStyle w:val="CommentText"/>
      </w:pPr>
      <w:r>
        <w:rPr>
          <w:rStyle w:val="CommentReference"/>
        </w:rPr>
        <w:annotationRef/>
      </w:r>
      <w:r>
        <w:t>Messy from here, numbers all need upda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7F13FBF" w15:done="0"/>
  <w15:commentEx w15:paraId="6AA631C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F13FBF" w16cid:durableId="2294C9A4"/>
  <w16cid:commentId w16cid:paraId="6AA631C1" w16cid:durableId="22BD705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B5DA44" w14:textId="77777777" w:rsidR="00AA68AB" w:rsidRDefault="00AA68AB">
      <w:pPr>
        <w:spacing w:line="240" w:lineRule="auto"/>
      </w:pPr>
      <w:r>
        <w:separator/>
      </w:r>
    </w:p>
  </w:endnote>
  <w:endnote w:type="continuationSeparator" w:id="0">
    <w:p w14:paraId="48CB13CB" w14:textId="77777777" w:rsidR="00AA68AB" w:rsidRDefault="00AA68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7E0DE6" w14:textId="77777777" w:rsidR="00AA68AB" w:rsidRDefault="00AA68AB">
      <w:pPr>
        <w:spacing w:line="240" w:lineRule="auto"/>
      </w:pPr>
      <w:r>
        <w:separator/>
      </w:r>
    </w:p>
  </w:footnote>
  <w:footnote w:type="continuationSeparator" w:id="0">
    <w:p w14:paraId="5628BEC5" w14:textId="77777777" w:rsidR="00AA68AB" w:rsidRDefault="00AA68A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2153F0" w14:textId="5B0321A2" w:rsidR="0098397A" w:rsidRDefault="0098397A">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Content>
        <w:r>
          <w:rPr>
            <w:rStyle w:val="Strong"/>
          </w:rPr>
          <w:t>CRITICAL REANALYSIS OF VAHEY ET AL. (2015)</w:t>
        </w:r>
      </w:sdtContent>
    </w:sdt>
    <w:r>
      <w:rPr>
        <w:rStyle w:val="Strong"/>
      </w:rPr>
      <w:t xml:space="preserve"> </w:t>
    </w: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2</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2A22C3" w14:textId="3290604D" w:rsidR="0098397A" w:rsidRDefault="0098397A">
    <w:pPr>
      <w:pStyle w:val="Header"/>
      <w:rPr>
        <w:rStyle w:val="Strong"/>
      </w:rPr>
    </w:pPr>
    <w:r>
      <w:t xml:space="preserve">Running head: </w:t>
    </w:r>
    <w:sdt>
      <w:sdtPr>
        <w:rPr>
          <w:caps/>
        </w:rPr>
        <w:alias w:val="Running head"/>
        <w:tag w:val=""/>
        <w:id w:val="-696842620"/>
        <w:dataBinding w:prefixMappings="xmlns:ns0='http://schemas.microsoft.com/office/2006/coverPageProps' " w:xpath="/ns0:CoverPageProperties[1]/ns0:Abstract[1]" w:storeItemID="{55AF091B-3C7A-41E3-B477-F2FDAA23CFDA}"/>
        <w:text/>
      </w:sdtPr>
      <w:sdtContent>
        <w:r w:rsidRPr="003242D3">
          <w:rPr>
            <w:caps/>
          </w:rPr>
          <w:t>CRITICAL REANALYSIS OF VAHEY ET AL. (2015)</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90343CC"/>
    <w:multiLevelType w:val="hybridMultilevel"/>
    <w:tmpl w:val="1F8C8082"/>
    <w:lvl w:ilvl="0" w:tplc="A85E8EC8">
      <w:start w:val="1"/>
      <w:numFmt w:val="bullet"/>
      <w:lvlText w:val="-"/>
      <w:lvlJc w:val="left"/>
      <w:pPr>
        <w:ind w:left="1080" w:hanging="360"/>
      </w:pPr>
      <w:rPr>
        <w:rFonts w:ascii="CMU Serif Roman" w:eastAsiaTheme="minorEastAsia" w:hAnsi="CMU Serif Roman" w:cs="CMU Serif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33"/>
  <w:proofState w:spelling="clean"/>
  <w:attachedTemplate r:id="rId1"/>
  <w:defaultTabStop w:val="720"/>
  <w:characterSpacingControl w:val="doNotCompres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4245"/>
    <w:rsid w:val="00000607"/>
    <w:rsid w:val="0000256A"/>
    <w:rsid w:val="00004245"/>
    <w:rsid w:val="000058FE"/>
    <w:rsid w:val="00007E38"/>
    <w:rsid w:val="00012D86"/>
    <w:rsid w:val="0001495B"/>
    <w:rsid w:val="00015929"/>
    <w:rsid w:val="000176AB"/>
    <w:rsid w:val="00020CCE"/>
    <w:rsid w:val="0002563C"/>
    <w:rsid w:val="0003306F"/>
    <w:rsid w:val="00034ED5"/>
    <w:rsid w:val="00035512"/>
    <w:rsid w:val="000368E9"/>
    <w:rsid w:val="00044F35"/>
    <w:rsid w:val="00050B95"/>
    <w:rsid w:val="00051346"/>
    <w:rsid w:val="0005547F"/>
    <w:rsid w:val="00055C04"/>
    <w:rsid w:val="00057A48"/>
    <w:rsid w:val="00060AAC"/>
    <w:rsid w:val="000615B6"/>
    <w:rsid w:val="00061C7B"/>
    <w:rsid w:val="00071AF0"/>
    <w:rsid w:val="00072127"/>
    <w:rsid w:val="00073AEA"/>
    <w:rsid w:val="00073C14"/>
    <w:rsid w:val="0007436D"/>
    <w:rsid w:val="00077814"/>
    <w:rsid w:val="0008131C"/>
    <w:rsid w:val="00087D71"/>
    <w:rsid w:val="00091D39"/>
    <w:rsid w:val="000A4830"/>
    <w:rsid w:val="000B0E0C"/>
    <w:rsid w:val="000B37DC"/>
    <w:rsid w:val="000B3F7C"/>
    <w:rsid w:val="000B410D"/>
    <w:rsid w:val="000B7F13"/>
    <w:rsid w:val="000C05E3"/>
    <w:rsid w:val="000C1279"/>
    <w:rsid w:val="000C1AB7"/>
    <w:rsid w:val="000C39C4"/>
    <w:rsid w:val="000C58AE"/>
    <w:rsid w:val="000D0343"/>
    <w:rsid w:val="000D155D"/>
    <w:rsid w:val="000D55D4"/>
    <w:rsid w:val="000E0A02"/>
    <w:rsid w:val="000E19BC"/>
    <w:rsid w:val="000E42E9"/>
    <w:rsid w:val="000E6344"/>
    <w:rsid w:val="000E757F"/>
    <w:rsid w:val="000E758E"/>
    <w:rsid w:val="000E7B94"/>
    <w:rsid w:val="000F3C3D"/>
    <w:rsid w:val="000F57B4"/>
    <w:rsid w:val="000F6CD8"/>
    <w:rsid w:val="00101766"/>
    <w:rsid w:val="001032C0"/>
    <w:rsid w:val="0011061B"/>
    <w:rsid w:val="001139F6"/>
    <w:rsid w:val="00113C12"/>
    <w:rsid w:val="00115ADA"/>
    <w:rsid w:val="00121D59"/>
    <w:rsid w:val="001222A1"/>
    <w:rsid w:val="00124C3A"/>
    <w:rsid w:val="001264E4"/>
    <w:rsid w:val="001368B2"/>
    <w:rsid w:val="001402CB"/>
    <w:rsid w:val="001502EC"/>
    <w:rsid w:val="00156855"/>
    <w:rsid w:val="00160057"/>
    <w:rsid w:val="00162E13"/>
    <w:rsid w:val="00163676"/>
    <w:rsid w:val="001666E1"/>
    <w:rsid w:val="001712EB"/>
    <w:rsid w:val="00172017"/>
    <w:rsid w:val="00174892"/>
    <w:rsid w:val="001769BA"/>
    <w:rsid w:val="00184CFF"/>
    <w:rsid w:val="00187488"/>
    <w:rsid w:val="0019318C"/>
    <w:rsid w:val="00194085"/>
    <w:rsid w:val="00194817"/>
    <w:rsid w:val="001972F3"/>
    <w:rsid w:val="00197FAA"/>
    <w:rsid w:val="001A517A"/>
    <w:rsid w:val="001A6DB5"/>
    <w:rsid w:val="001A7A79"/>
    <w:rsid w:val="001B0992"/>
    <w:rsid w:val="001C2057"/>
    <w:rsid w:val="001C2C87"/>
    <w:rsid w:val="001C3D91"/>
    <w:rsid w:val="001C52EA"/>
    <w:rsid w:val="001D1A3D"/>
    <w:rsid w:val="001D3487"/>
    <w:rsid w:val="001D4387"/>
    <w:rsid w:val="001E6542"/>
    <w:rsid w:val="001E6F21"/>
    <w:rsid w:val="001F1E93"/>
    <w:rsid w:val="001F3AC4"/>
    <w:rsid w:val="001F4423"/>
    <w:rsid w:val="001F5853"/>
    <w:rsid w:val="001F7AED"/>
    <w:rsid w:val="002013B3"/>
    <w:rsid w:val="00201ABF"/>
    <w:rsid w:val="00201AE3"/>
    <w:rsid w:val="002041AD"/>
    <w:rsid w:val="00205DA3"/>
    <w:rsid w:val="00211ACD"/>
    <w:rsid w:val="002216D6"/>
    <w:rsid w:val="002243D5"/>
    <w:rsid w:val="00225075"/>
    <w:rsid w:val="00225CC3"/>
    <w:rsid w:val="002364CC"/>
    <w:rsid w:val="00237293"/>
    <w:rsid w:val="00242097"/>
    <w:rsid w:val="00242EBE"/>
    <w:rsid w:val="0024689D"/>
    <w:rsid w:val="0025196A"/>
    <w:rsid w:val="00255BBA"/>
    <w:rsid w:val="002565B3"/>
    <w:rsid w:val="00256E49"/>
    <w:rsid w:val="002605B5"/>
    <w:rsid w:val="00264364"/>
    <w:rsid w:val="002677E0"/>
    <w:rsid w:val="00270399"/>
    <w:rsid w:val="002714D2"/>
    <w:rsid w:val="002717CB"/>
    <w:rsid w:val="002726B7"/>
    <w:rsid w:val="00273D10"/>
    <w:rsid w:val="00273F0D"/>
    <w:rsid w:val="002743D5"/>
    <w:rsid w:val="00275017"/>
    <w:rsid w:val="00276C78"/>
    <w:rsid w:val="002770F4"/>
    <w:rsid w:val="00282131"/>
    <w:rsid w:val="00285272"/>
    <w:rsid w:val="002864F4"/>
    <w:rsid w:val="00286B6B"/>
    <w:rsid w:val="0029064B"/>
    <w:rsid w:val="002927D0"/>
    <w:rsid w:val="002937F5"/>
    <w:rsid w:val="00294461"/>
    <w:rsid w:val="00296D82"/>
    <w:rsid w:val="002A3D27"/>
    <w:rsid w:val="002B250C"/>
    <w:rsid w:val="002C1065"/>
    <w:rsid w:val="002C281B"/>
    <w:rsid w:val="002C4652"/>
    <w:rsid w:val="002C4756"/>
    <w:rsid w:val="002D0827"/>
    <w:rsid w:val="002D710D"/>
    <w:rsid w:val="002E0D11"/>
    <w:rsid w:val="002E1C9F"/>
    <w:rsid w:val="002E47E0"/>
    <w:rsid w:val="002E70FA"/>
    <w:rsid w:val="002E765C"/>
    <w:rsid w:val="002F6EBF"/>
    <w:rsid w:val="00306729"/>
    <w:rsid w:val="0031005A"/>
    <w:rsid w:val="0031006D"/>
    <w:rsid w:val="00310626"/>
    <w:rsid w:val="00311B15"/>
    <w:rsid w:val="00313670"/>
    <w:rsid w:val="00315A3A"/>
    <w:rsid w:val="00317063"/>
    <w:rsid w:val="003179FC"/>
    <w:rsid w:val="003215DD"/>
    <w:rsid w:val="003242D3"/>
    <w:rsid w:val="00331375"/>
    <w:rsid w:val="00332A63"/>
    <w:rsid w:val="00335204"/>
    <w:rsid w:val="0033644A"/>
    <w:rsid w:val="00336A63"/>
    <w:rsid w:val="00340BC8"/>
    <w:rsid w:val="00362AAC"/>
    <w:rsid w:val="0036380F"/>
    <w:rsid w:val="00363F7C"/>
    <w:rsid w:val="00363FD4"/>
    <w:rsid w:val="00367E4D"/>
    <w:rsid w:val="00370731"/>
    <w:rsid w:val="003731B6"/>
    <w:rsid w:val="003764FB"/>
    <w:rsid w:val="00377AF7"/>
    <w:rsid w:val="00380BF0"/>
    <w:rsid w:val="00385161"/>
    <w:rsid w:val="00385DD4"/>
    <w:rsid w:val="003862A9"/>
    <w:rsid w:val="003925A2"/>
    <w:rsid w:val="00392AFE"/>
    <w:rsid w:val="003A2CD5"/>
    <w:rsid w:val="003A30EB"/>
    <w:rsid w:val="003A5E02"/>
    <w:rsid w:val="003B531E"/>
    <w:rsid w:val="003B7BD1"/>
    <w:rsid w:val="003C1C06"/>
    <w:rsid w:val="003C516C"/>
    <w:rsid w:val="003D12B6"/>
    <w:rsid w:val="003D45FB"/>
    <w:rsid w:val="003E4396"/>
    <w:rsid w:val="003E517D"/>
    <w:rsid w:val="003E6DD6"/>
    <w:rsid w:val="003E7A09"/>
    <w:rsid w:val="003E7C3F"/>
    <w:rsid w:val="003F0681"/>
    <w:rsid w:val="003F2528"/>
    <w:rsid w:val="00413951"/>
    <w:rsid w:val="00420735"/>
    <w:rsid w:val="004215DD"/>
    <w:rsid w:val="00422C9C"/>
    <w:rsid w:val="0043190E"/>
    <w:rsid w:val="004334BA"/>
    <w:rsid w:val="00434FBC"/>
    <w:rsid w:val="004476FB"/>
    <w:rsid w:val="00450520"/>
    <w:rsid w:val="0045396C"/>
    <w:rsid w:val="004561EA"/>
    <w:rsid w:val="004574B2"/>
    <w:rsid w:val="00463941"/>
    <w:rsid w:val="00464610"/>
    <w:rsid w:val="00465850"/>
    <w:rsid w:val="00466018"/>
    <w:rsid w:val="00466A92"/>
    <w:rsid w:val="00471791"/>
    <w:rsid w:val="004762B3"/>
    <w:rsid w:val="00481684"/>
    <w:rsid w:val="00491391"/>
    <w:rsid w:val="00491ACD"/>
    <w:rsid w:val="004950E7"/>
    <w:rsid w:val="004A13AC"/>
    <w:rsid w:val="004A2BE6"/>
    <w:rsid w:val="004A41BF"/>
    <w:rsid w:val="004B2AD5"/>
    <w:rsid w:val="004B66D0"/>
    <w:rsid w:val="004B7D55"/>
    <w:rsid w:val="004C0520"/>
    <w:rsid w:val="004C1ADE"/>
    <w:rsid w:val="004C4AFF"/>
    <w:rsid w:val="004C4C32"/>
    <w:rsid w:val="004D2067"/>
    <w:rsid w:val="004D4480"/>
    <w:rsid w:val="004E4EA8"/>
    <w:rsid w:val="004F041A"/>
    <w:rsid w:val="00502D65"/>
    <w:rsid w:val="00506BD0"/>
    <w:rsid w:val="00510EB2"/>
    <w:rsid w:val="005115B7"/>
    <w:rsid w:val="00517930"/>
    <w:rsid w:val="00526465"/>
    <w:rsid w:val="00536A52"/>
    <w:rsid w:val="005378BE"/>
    <w:rsid w:val="00543565"/>
    <w:rsid w:val="00545E99"/>
    <w:rsid w:val="00550542"/>
    <w:rsid w:val="005608DB"/>
    <w:rsid w:val="0056242D"/>
    <w:rsid w:val="005636E8"/>
    <w:rsid w:val="005706E2"/>
    <w:rsid w:val="00573E33"/>
    <w:rsid w:val="00577EE5"/>
    <w:rsid w:val="00590666"/>
    <w:rsid w:val="00592AD7"/>
    <w:rsid w:val="00596747"/>
    <w:rsid w:val="0059682C"/>
    <w:rsid w:val="00597B37"/>
    <w:rsid w:val="005A4CFA"/>
    <w:rsid w:val="005A527A"/>
    <w:rsid w:val="005A5E0D"/>
    <w:rsid w:val="005B1217"/>
    <w:rsid w:val="005B2050"/>
    <w:rsid w:val="005B207E"/>
    <w:rsid w:val="005B5258"/>
    <w:rsid w:val="005B62BD"/>
    <w:rsid w:val="005C021B"/>
    <w:rsid w:val="005C2E60"/>
    <w:rsid w:val="005C32EA"/>
    <w:rsid w:val="005C3EFA"/>
    <w:rsid w:val="005D0D0B"/>
    <w:rsid w:val="005D2D05"/>
    <w:rsid w:val="005D3166"/>
    <w:rsid w:val="005D4CC0"/>
    <w:rsid w:val="005E2A1E"/>
    <w:rsid w:val="005E302E"/>
    <w:rsid w:val="005F049C"/>
    <w:rsid w:val="006020FD"/>
    <w:rsid w:val="006051AB"/>
    <w:rsid w:val="006066F3"/>
    <w:rsid w:val="006072F3"/>
    <w:rsid w:val="00607B33"/>
    <w:rsid w:val="0061213E"/>
    <w:rsid w:val="00613912"/>
    <w:rsid w:val="00620BA7"/>
    <w:rsid w:val="0062262F"/>
    <w:rsid w:val="0062285B"/>
    <w:rsid w:val="00624206"/>
    <w:rsid w:val="00626119"/>
    <w:rsid w:val="006311E6"/>
    <w:rsid w:val="0063480E"/>
    <w:rsid w:val="00634C36"/>
    <w:rsid w:val="006455F4"/>
    <w:rsid w:val="00654045"/>
    <w:rsid w:val="006557E6"/>
    <w:rsid w:val="00655B42"/>
    <w:rsid w:val="00655BC4"/>
    <w:rsid w:val="00657FE4"/>
    <w:rsid w:val="006628F5"/>
    <w:rsid w:val="00664BE3"/>
    <w:rsid w:val="00665D0E"/>
    <w:rsid w:val="00670235"/>
    <w:rsid w:val="00681A5E"/>
    <w:rsid w:val="00683174"/>
    <w:rsid w:val="0068337C"/>
    <w:rsid w:val="00687F22"/>
    <w:rsid w:val="00692C63"/>
    <w:rsid w:val="006932FF"/>
    <w:rsid w:val="00693D2E"/>
    <w:rsid w:val="006943BB"/>
    <w:rsid w:val="0069459C"/>
    <w:rsid w:val="006A0828"/>
    <w:rsid w:val="006A0B15"/>
    <w:rsid w:val="006A1252"/>
    <w:rsid w:val="006A25B4"/>
    <w:rsid w:val="006A49D5"/>
    <w:rsid w:val="006B4921"/>
    <w:rsid w:val="006B5C85"/>
    <w:rsid w:val="006C06AE"/>
    <w:rsid w:val="006C55D4"/>
    <w:rsid w:val="006C59B4"/>
    <w:rsid w:val="006D15D0"/>
    <w:rsid w:val="006D3CDE"/>
    <w:rsid w:val="006E5050"/>
    <w:rsid w:val="006E56D0"/>
    <w:rsid w:val="006E7481"/>
    <w:rsid w:val="006F27D1"/>
    <w:rsid w:val="006F67A9"/>
    <w:rsid w:val="007238A8"/>
    <w:rsid w:val="00726F74"/>
    <w:rsid w:val="0072723F"/>
    <w:rsid w:val="007277F8"/>
    <w:rsid w:val="00730213"/>
    <w:rsid w:val="0073569A"/>
    <w:rsid w:val="00735EF7"/>
    <w:rsid w:val="0073632A"/>
    <w:rsid w:val="0074087B"/>
    <w:rsid w:val="00745996"/>
    <w:rsid w:val="00746BEA"/>
    <w:rsid w:val="00750ED4"/>
    <w:rsid w:val="0075115C"/>
    <w:rsid w:val="00752692"/>
    <w:rsid w:val="00755399"/>
    <w:rsid w:val="007559B9"/>
    <w:rsid w:val="007567E4"/>
    <w:rsid w:val="00760376"/>
    <w:rsid w:val="00760A7A"/>
    <w:rsid w:val="007613BA"/>
    <w:rsid w:val="0076306E"/>
    <w:rsid w:val="0076531A"/>
    <w:rsid w:val="00770D35"/>
    <w:rsid w:val="00770D92"/>
    <w:rsid w:val="00772089"/>
    <w:rsid w:val="00780A5B"/>
    <w:rsid w:val="00783BD0"/>
    <w:rsid w:val="00787261"/>
    <w:rsid w:val="00787E26"/>
    <w:rsid w:val="0079031E"/>
    <w:rsid w:val="00791DC6"/>
    <w:rsid w:val="0079285A"/>
    <w:rsid w:val="00793170"/>
    <w:rsid w:val="007932C4"/>
    <w:rsid w:val="007A09E0"/>
    <w:rsid w:val="007A18CE"/>
    <w:rsid w:val="007A42CB"/>
    <w:rsid w:val="007A780D"/>
    <w:rsid w:val="007B57B6"/>
    <w:rsid w:val="007B6044"/>
    <w:rsid w:val="007B65B2"/>
    <w:rsid w:val="007B7F27"/>
    <w:rsid w:val="007C0AA0"/>
    <w:rsid w:val="007C621F"/>
    <w:rsid w:val="007C67EB"/>
    <w:rsid w:val="007D0485"/>
    <w:rsid w:val="007D246E"/>
    <w:rsid w:val="007D56E1"/>
    <w:rsid w:val="007D6877"/>
    <w:rsid w:val="007E0953"/>
    <w:rsid w:val="007E2FD0"/>
    <w:rsid w:val="007E7A6C"/>
    <w:rsid w:val="007F00DB"/>
    <w:rsid w:val="007F3E21"/>
    <w:rsid w:val="007F5234"/>
    <w:rsid w:val="00804989"/>
    <w:rsid w:val="008114DB"/>
    <w:rsid w:val="00811B2D"/>
    <w:rsid w:val="00814200"/>
    <w:rsid w:val="008208F1"/>
    <w:rsid w:val="0082311D"/>
    <w:rsid w:val="00823386"/>
    <w:rsid w:val="0082664C"/>
    <w:rsid w:val="0082690B"/>
    <w:rsid w:val="0083323A"/>
    <w:rsid w:val="00835026"/>
    <w:rsid w:val="00853151"/>
    <w:rsid w:val="00856F81"/>
    <w:rsid w:val="00861275"/>
    <w:rsid w:val="00864933"/>
    <w:rsid w:val="008756F3"/>
    <w:rsid w:val="00877221"/>
    <w:rsid w:val="00880C91"/>
    <w:rsid w:val="00885404"/>
    <w:rsid w:val="008915F3"/>
    <w:rsid w:val="00895BB5"/>
    <w:rsid w:val="008A06A2"/>
    <w:rsid w:val="008A1D3D"/>
    <w:rsid w:val="008A67EE"/>
    <w:rsid w:val="008B003C"/>
    <w:rsid w:val="008B2FD1"/>
    <w:rsid w:val="008B447A"/>
    <w:rsid w:val="008B4671"/>
    <w:rsid w:val="008C1A5E"/>
    <w:rsid w:val="008C1BF0"/>
    <w:rsid w:val="008C451A"/>
    <w:rsid w:val="008C4F52"/>
    <w:rsid w:val="008D1B2D"/>
    <w:rsid w:val="008D7371"/>
    <w:rsid w:val="008D7DF1"/>
    <w:rsid w:val="008E1B43"/>
    <w:rsid w:val="008E280B"/>
    <w:rsid w:val="008E3B87"/>
    <w:rsid w:val="008E5D1F"/>
    <w:rsid w:val="008E7BF5"/>
    <w:rsid w:val="008F4C63"/>
    <w:rsid w:val="008F59CE"/>
    <w:rsid w:val="009010EC"/>
    <w:rsid w:val="00903B62"/>
    <w:rsid w:val="009059A5"/>
    <w:rsid w:val="00905C67"/>
    <w:rsid w:val="00910579"/>
    <w:rsid w:val="009126B9"/>
    <w:rsid w:val="009129E1"/>
    <w:rsid w:val="00931743"/>
    <w:rsid w:val="009347ED"/>
    <w:rsid w:val="009365E6"/>
    <w:rsid w:val="0094184B"/>
    <w:rsid w:val="0094387C"/>
    <w:rsid w:val="009504E4"/>
    <w:rsid w:val="009505F5"/>
    <w:rsid w:val="009648EC"/>
    <w:rsid w:val="00965908"/>
    <w:rsid w:val="00975C23"/>
    <w:rsid w:val="009806F8"/>
    <w:rsid w:val="00980A41"/>
    <w:rsid w:val="0098397A"/>
    <w:rsid w:val="009843BF"/>
    <w:rsid w:val="0099378E"/>
    <w:rsid w:val="00993890"/>
    <w:rsid w:val="0099567A"/>
    <w:rsid w:val="00996AD9"/>
    <w:rsid w:val="00997726"/>
    <w:rsid w:val="009A0658"/>
    <w:rsid w:val="009A1E11"/>
    <w:rsid w:val="009A4E8A"/>
    <w:rsid w:val="009B0F9F"/>
    <w:rsid w:val="009B10D7"/>
    <w:rsid w:val="009B2296"/>
    <w:rsid w:val="009B2A44"/>
    <w:rsid w:val="009B3F89"/>
    <w:rsid w:val="009B507C"/>
    <w:rsid w:val="009B56C9"/>
    <w:rsid w:val="009C1359"/>
    <w:rsid w:val="009C5487"/>
    <w:rsid w:val="009C5D33"/>
    <w:rsid w:val="009D07F3"/>
    <w:rsid w:val="009D369D"/>
    <w:rsid w:val="009D5D5B"/>
    <w:rsid w:val="009E18A6"/>
    <w:rsid w:val="009E61A0"/>
    <w:rsid w:val="009F0AB2"/>
    <w:rsid w:val="009F1749"/>
    <w:rsid w:val="00A040B7"/>
    <w:rsid w:val="00A04509"/>
    <w:rsid w:val="00A07696"/>
    <w:rsid w:val="00A17170"/>
    <w:rsid w:val="00A21395"/>
    <w:rsid w:val="00A2607F"/>
    <w:rsid w:val="00A32A86"/>
    <w:rsid w:val="00A34BED"/>
    <w:rsid w:val="00A41516"/>
    <w:rsid w:val="00A440F9"/>
    <w:rsid w:val="00A500E0"/>
    <w:rsid w:val="00A558AD"/>
    <w:rsid w:val="00A66C10"/>
    <w:rsid w:val="00A66FBD"/>
    <w:rsid w:val="00A67BAC"/>
    <w:rsid w:val="00A67CF3"/>
    <w:rsid w:val="00A71507"/>
    <w:rsid w:val="00A772E5"/>
    <w:rsid w:val="00A7786D"/>
    <w:rsid w:val="00A802C3"/>
    <w:rsid w:val="00A81FFA"/>
    <w:rsid w:val="00A85039"/>
    <w:rsid w:val="00A857ED"/>
    <w:rsid w:val="00A8582E"/>
    <w:rsid w:val="00A8644B"/>
    <w:rsid w:val="00A87066"/>
    <w:rsid w:val="00A87158"/>
    <w:rsid w:val="00A90603"/>
    <w:rsid w:val="00A9779C"/>
    <w:rsid w:val="00A977C5"/>
    <w:rsid w:val="00A9789B"/>
    <w:rsid w:val="00AA0184"/>
    <w:rsid w:val="00AA0959"/>
    <w:rsid w:val="00AA43DC"/>
    <w:rsid w:val="00AA68AB"/>
    <w:rsid w:val="00AB01A2"/>
    <w:rsid w:val="00AB64FC"/>
    <w:rsid w:val="00AB6AFF"/>
    <w:rsid w:val="00AB7698"/>
    <w:rsid w:val="00AC000E"/>
    <w:rsid w:val="00AC667B"/>
    <w:rsid w:val="00AD04AE"/>
    <w:rsid w:val="00AD1655"/>
    <w:rsid w:val="00AD2ADC"/>
    <w:rsid w:val="00AD4F3F"/>
    <w:rsid w:val="00AE1DBE"/>
    <w:rsid w:val="00AE3A38"/>
    <w:rsid w:val="00AE4303"/>
    <w:rsid w:val="00AE670F"/>
    <w:rsid w:val="00AF248C"/>
    <w:rsid w:val="00AF559F"/>
    <w:rsid w:val="00B0114C"/>
    <w:rsid w:val="00B039BA"/>
    <w:rsid w:val="00B10AF6"/>
    <w:rsid w:val="00B12140"/>
    <w:rsid w:val="00B20BF0"/>
    <w:rsid w:val="00B22BC5"/>
    <w:rsid w:val="00B33C50"/>
    <w:rsid w:val="00B401E4"/>
    <w:rsid w:val="00B4200D"/>
    <w:rsid w:val="00B433E4"/>
    <w:rsid w:val="00B440A1"/>
    <w:rsid w:val="00B45DD0"/>
    <w:rsid w:val="00B47744"/>
    <w:rsid w:val="00B53015"/>
    <w:rsid w:val="00B542D9"/>
    <w:rsid w:val="00B54DCF"/>
    <w:rsid w:val="00B56D67"/>
    <w:rsid w:val="00B8115C"/>
    <w:rsid w:val="00B82C5E"/>
    <w:rsid w:val="00B83538"/>
    <w:rsid w:val="00B866E4"/>
    <w:rsid w:val="00B91025"/>
    <w:rsid w:val="00B91DE6"/>
    <w:rsid w:val="00B961A0"/>
    <w:rsid w:val="00BA0B72"/>
    <w:rsid w:val="00BA0CCD"/>
    <w:rsid w:val="00BA13F9"/>
    <w:rsid w:val="00BA2B69"/>
    <w:rsid w:val="00BA2CB7"/>
    <w:rsid w:val="00BA6361"/>
    <w:rsid w:val="00BB6A4C"/>
    <w:rsid w:val="00BC1DE3"/>
    <w:rsid w:val="00BC2DD4"/>
    <w:rsid w:val="00BD2232"/>
    <w:rsid w:val="00BD2C9A"/>
    <w:rsid w:val="00BE01BA"/>
    <w:rsid w:val="00BF05F4"/>
    <w:rsid w:val="00BF0878"/>
    <w:rsid w:val="00BF1657"/>
    <w:rsid w:val="00BF1CBB"/>
    <w:rsid w:val="00C029E2"/>
    <w:rsid w:val="00C02C83"/>
    <w:rsid w:val="00C13237"/>
    <w:rsid w:val="00C14CCA"/>
    <w:rsid w:val="00C173E2"/>
    <w:rsid w:val="00C17CE0"/>
    <w:rsid w:val="00C25389"/>
    <w:rsid w:val="00C31377"/>
    <w:rsid w:val="00C32B1B"/>
    <w:rsid w:val="00C35B16"/>
    <w:rsid w:val="00C462B6"/>
    <w:rsid w:val="00C46479"/>
    <w:rsid w:val="00C47DC6"/>
    <w:rsid w:val="00C54CBD"/>
    <w:rsid w:val="00C5658C"/>
    <w:rsid w:val="00C56D0B"/>
    <w:rsid w:val="00C62477"/>
    <w:rsid w:val="00C6547B"/>
    <w:rsid w:val="00C656F6"/>
    <w:rsid w:val="00C668E2"/>
    <w:rsid w:val="00C66EFA"/>
    <w:rsid w:val="00C74E46"/>
    <w:rsid w:val="00C86D81"/>
    <w:rsid w:val="00CA055A"/>
    <w:rsid w:val="00CA2CD2"/>
    <w:rsid w:val="00CA4AF7"/>
    <w:rsid w:val="00CA67FC"/>
    <w:rsid w:val="00CA697E"/>
    <w:rsid w:val="00CB1EB8"/>
    <w:rsid w:val="00CB24A7"/>
    <w:rsid w:val="00CB2CBE"/>
    <w:rsid w:val="00CB466C"/>
    <w:rsid w:val="00CB5477"/>
    <w:rsid w:val="00CB58A9"/>
    <w:rsid w:val="00CC0090"/>
    <w:rsid w:val="00CC0253"/>
    <w:rsid w:val="00CC05E4"/>
    <w:rsid w:val="00CC2A99"/>
    <w:rsid w:val="00CC4582"/>
    <w:rsid w:val="00CD2CA8"/>
    <w:rsid w:val="00CE135E"/>
    <w:rsid w:val="00CE311E"/>
    <w:rsid w:val="00CE40A3"/>
    <w:rsid w:val="00CE607B"/>
    <w:rsid w:val="00CE6978"/>
    <w:rsid w:val="00CE7EAF"/>
    <w:rsid w:val="00CF0F00"/>
    <w:rsid w:val="00CF1C9B"/>
    <w:rsid w:val="00D009D0"/>
    <w:rsid w:val="00D03D17"/>
    <w:rsid w:val="00D100A9"/>
    <w:rsid w:val="00D1128A"/>
    <w:rsid w:val="00D12C32"/>
    <w:rsid w:val="00D161F7"/>
    <w:rsid w:val="00D16CEE"/>
    <w:rsid w:val="00D17A26"/>
    <w:rsid w:val="00D25C18"/>
    <w:rsid w:val="00D2788F"/>
    <w:rsid w:val="00D30D72"/>
    <w:rsid w:val="00D32ABD"/>
    <w:rsid w:val="00D33546"/>
    <w:rsid w:val="00D35AC7"/>
    <w:rsid w:val="00D472AC"/>
    <w:rsid w:val="00D5092A"/>
    <w:rsid w:val="00D5225C"/>
    <w:rsid w:val="00D5554D"/>
    <w:rsid w:val="00D57D76"/>
    <w:rsid w:val="00D6783C"/>
    <w:rsid w:val="00D70D80"/>
    <w:rsid w:val="00D75C92"/>
    <w:rsid w:val="00D768AE"/>
    <w:rsid w:val="00D8084B"/>
    <w:rsid w:val="00D846E7"/>
    <w:rsid w:val="00D84CEE"/>
    <w:rsid w:val="00D8536E"/>
    <w:rsid w:val="00D90382"/>
    <w:rsid w:val="00D907B9"/>
    <w:rsid w:val="00DA0BFC"/>
    <w:rsid w:val="00DA25C0"/>
    <w:rsid w:val="00DA39B1"/>
    <w:rsid w:val="00DA45E7"/>
    <w:rsid w:val="00DA4EF5"/>
    <w:rsid w:val="00DA5F48"/>
    <w:rsid w:val="00DA7AF4"/>
    <w:rsid w:val="00DB01F9"/>
    <w:rsid w:val="00DC0CC5"/>
    <w:rsid w:val="00DC3807"/>
    <w:rsid w:val="00DC3EBC"/>
    <w:rsid w:val="00DC5A0D"/>
    <w:rsid w:val="00DC663A"/>
    <w:rsid w:val="00DD33E0"/>
    <w:rsid w:val="00DE0B42"/>
    <w:rsid w:val="00DE3766"/>
    <w:rsid w:val="00DE6810"/>
    <w:rsid w:val="00DE7E51"/>
    <w:rsid w:val="00DF0035"/>
    <w:rsid w:val="00DF0F1A"/>
    <w:rsid w:val="00DF2073"/>
    <w:rsid w:val="00E010AD"/>
    <w:rsid w:val="00E10F19"/>
    <w:rsid w:val="00E115D6"/>
    <w:rsid w:val="00E205DD"/>
    <w:rsid w:val="00E21685"/>
    <w:rsid w:val="00E255A3"/>
    <w:rsid w:val="00E2577C"/>
    <w:rsid w:val="00E31D90"/>
    <w:rsid w:val="00E32D43"/>
    <w:rsid w:val="00E32D97"/>
    <w:rsid w:val="00E37731"/>
    <w:rsid w:val="00E43278"/>
    <w:rsid w:val="00E473B1"/>
    <w:rsid w:val="00E50571"/>
    <w:rsid w:val="00E5076D"/>
    <w:rsid w:val="00E579F4"/>
    <w:rsid w:val="00E634EB"/>
    <w:rsid w:val="00E67AA9"/>
    <w:rsid w:val="00E81F53"/>
    <w:rsid w:val="00E85B0F"/>
    <w:rsid w:val="00E8757A"/>
    <w:rsid w:val="00E93FD9"/>
    <w:rsid w:val="00E95887"/>
    <w:rsid w:val="00E97327"/>
    <w:rsid w:val="00EA2F76"/>
    <w:rsid w:val="00EA3C0D"/>
    <w:rsid w:val="00EA4D67"/>
    <w:rsid w:val="00EA7E10"/>
    <w:rsid w:val="00EB2899"/>
    <w:rsid w:val="00EB3905"/>
    <w:rsid w:val="00EB44EC"/>
    <w:rsid w:val="00EB5F63"/>
    <w:rsid w:val="00EB608F"/>
    <w:rsid w:val="00EB777A"/>
    <w:rsid w:val="00EC1ADE"/>
    <w:rsid w:val="00EC2304"/>
    <w:rsid w:val="00ED1AE4"/>
    <w:rsid w:val="00ED6005"/>
    <w:rsid w:val="00ED6466"/>
    <w:rsid w:val="00ED68CA"/>
    <w:rsid w:val="00EE2FAD"/>
    <w:rsid w:val="00EF106F"/>
    <w:rsid w:val="00EF7462"/>
    <w:rsid w:val="00EF7756"/>
    <w:rsid w:val="00F02EFA"/>
    <w:rsid w:val="00F14ACD"/>
    <w:rsid w:val="00F206CC"/>
    <w:rsid w:val="00F20919"/>
    <w:rsid w:val="00F2094D"/>
    <w:rsid w:val="00F249C8"/>
    <w:rsid w:val="00F34AC4"/>
    <w:rsid w:val="00F35D8F"/>
    <w:rsid w:val="00F36074"/>
    <w:rsid w:val="00F4081D"/>
    <w:rsid w:val="00F424FB"/>
    <w:rsid w:val="00F43095"/>
    <w:rsid w:val="00F477B3"/>
    <w:rsid w:val="00F5007E"/>
    <w:rsid w:val="00F505BC"/>
    <w:rsid w:val="00F508C1"/>
    <w:rsid w:val="00F51824"/>
    <w:rsid w:val="00F5356D"/>
    <w:rsid w:val="00F53D97"/>
    <w:rsid w:val="00F5467B"/>
    <w:rsid w:val="00F578DA"/>
    <w:rsid w:val="00F631F2"/>
    <w:rsid w:val="00F66EA9"/>
    <w:rsid w:val="00F67328"/>
    <w:rsid w:val="00F70CA6"/>
    <w:rsid w:val="00F74B1A"/>
    <w:rsid w:val="00F761FE"/>
    <w:rsid w:val="00F870C9"/>
    <w:rsid w:val="00F91D41"/>
    <w:rsid w:val="00F970A1"/>
    <w:rsid w:val="00FA1914"/>
    <w:rsid w:val="00FA58C6"/>
    <w:rsid w:val="00FA7495"/>
    <w:rsid w:val="00FA7D2E"/>
    <w:rsid w:val="00FB6A93"/>
    <w:rsid w:val="00FC2ADB"/>
    <w:rsid w:val="00FC44CA"/>
    <w:rsid w:val="00FD24C7"/>
    <w:rsid w:val="00FD436C"/>
    <w:rsid w:val="00FD5DF5"/>
    <w:rsid w:val="00FE00B3"/>
    <w:rsid w:val="00FE49F5"/>
    <w:rsid w:val="00FF03FD"/>
    <w:rsid w:val="00FF2212"/>
    <w:rsid w:val="00FF3D11"/>
    <w:rsid w:val="00FF5623"/>
    <w:rsid w:val="00FF65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3C25D8F"/>
  <w15:docId w15:val="{F4A0E833-1EF3-8046-A7A5-2B056D163A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C462B6"/>
    <w:pPr>
      <w:ind w:firstLine="0"/>
      <w:outlineLvl w:val="2"/>
    </w:pPr>
    <w:rPr>
      <w:b/>
      <w:i/>
      <w:lang w:val="en-IE"/>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C462B6"/>
    <w:rPr>
      <w:rFonts w:ascii="CMU Serif Roman" w:hAnsi="CMU Serif Roman"/>
      <w:b/>
      <w:i/>
      <w:kern w:val="24"/>
      <w:lang w:val="en-IE"/>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D16CEE"/>
    <w:pPr>
      <w:spacing w:before="240" w:line="240" w:lineRule="auto"/>
      <w:ind w:firstLine="0"/>
      <w:contextualSpacing/>
    </w:pPr>
    <w:rPr>
      <w:lang w:val="en-IE"/>
    </w:r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styleId="CommentReference">
    <w:name w:val="annotation reference"/>
    <w:basedOn w:val="DefaultParagraphFont"/>
    <w:uiPriority w:val="99"/>
    <w:semiHidden/>
    <w:unhideWhenUsed/>
    <w:rsid w:val="005378BE"/>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863410">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7761883">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73696053">
      <w:bodyDiv w:val="1"/>
      <w:marLeft w:val="0"/>
      <w:marRight w:val="0"/>
      <w:marTop w:val="0"/>
      <w:marBottom w:val="0"/>
      <w:divBdr>
        <w:top w:val="none" w:sz="0" w:space="0" w:color="auto"/>
        <w:left w:val="none" w:sz="0" w:space="0" w:color="auto"/>
        <w:bottom w:val="none" w:sz="0" w:space="0" w:color="auto"/>
        <w:right w:val="none" w:sz="0" w:space="0" w:color="auto"/>
      </w:divBdr>
    </w:div>
    <w:div w:id="400520879">
      <w:bodyDiv w:val="1"/>
      <w:marLeft w:val="0"/>
      <w:marRight w:val="0"/>
      <w:marTop w:val="0"/>
      <w:marBottom w:val="0"/>
      <w:divBdr>
        <w:top w:val="none" w:sz="0" w:space="0" w:color="auto"/>
        <w:left w:val="none" w:sz="0" w:space="0" w:color="auto"/>
        <w:bottom w:val="none" w:sz="0" w:space="0" w:color="auto"/>
        <w:right w:val="none" w:sz="0" w:space="0" w:color="auto"/>
      </w:divBdr>
    </w:div>
    <w:div w:id="414712205">
      <w:bodyDiv w:val="1"/>
      <w:marLeft w:val="0"/>
      <w:marRight w:val="0"/>
      <w:marTop w:val="0"/>
      <w:marBottom w:val="0"/>
      <w:divBdr>
        <w:top w:val="none" w:sz="0" w:space="0" w:color="auto"/>
        <w:left w:val="none" w:sz="0" w:space="0" w:color="auto"/>
        <w:bottom w:val="none" w:sz="0" w:space="0" w:color="auto"/>
        <w:right w:val="none" w:sz="0" w:space="0" w:color="auto"/>
      </w:divBdr>
    </w:div>
    <w:div w:id="434834710">
      <w:bodyDiv w:val="1"/>
      <w:marLeft w:val="0"/>
      <w:marRight w:val="0"/>
      <w:marTop w:val="0"/>
      <w:marBottom w:val="0"/>
      <w:divBdr>
        <w:top w:val="none" w:sz="0" w:space="0" w:color="auto"/>
        <w:left w:val="none" w:sz="0" w:space="0" w:color="auto"/>
        <w:bottom w:val="none" w:sz="0" w:space="0" w:color="auto"/>
        <w:right w:val="none" w:sz="0" w:space="0" w:color="auto"/>
      </w:divBdr>
    </w:div>
    <w:div w:id="45556089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63079052">
      <w:bodyDiv w:val="1"/>
      <w:marLeft w:val="0"/>
      <w:marRight w:val="0"/>
      <w:marTop w:val="0"/>
      <w:marBottom w:val="0"/>
      <w:divBdr>
        <w:top w:val="none" w:sz="0" w:space="0" w:color="auto"/>
        <w:left w:val="none" w:sz="0" w:space="0" w:color="auto"/>
        <w:bottom w:val="none" w:sz="0" w:space="0" w:color="auto"/>
        <w:right w:val="none" w:sz="0" w:space="0" w:color="auto"/>
      </w:divBdr>
    </w:div>
    <w:div w:id="642581230">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6714612">
      <w:bodyDiv w:val="1"/>
      <w:marLeft w:val="0"/>
      <w:marRight w:val="0"/>
      <w:marTop w:val="0"/>
      <w:marBottom w:val="0"/>
      <w:divBdr>
        <w:top w:val="none" w:sz="0" w:space="0" w:color="auto"/>
        <w:left w:val="none" w:sz="0" w:space="0" w:color="auto"/>
        <w:bottom w:val="none" w:sz="0" w:space="0" w:color="auto"/>
        <w:right w:val="none" w:sz="0" w:space="0" w:color="auto"/>
      </w:divBdr>
      <w:divsChild>
        <w:div w:id="1859808358">
          <w:marLeft w:val="0"/>
          <w:marRight w:val="0"/>
          <w:marTop w:val="0"/>
          <w:marBottom w:val="0"/>
          <w:divBdr>
            <w:top w:val="none" w:sz="0" w:space="0" w:color="auto"/>
            <w:left w:val="none" w:sz="0" w:space="0" w:color="auto"/>
            <w:bottom w:val="none" w:sz="0" w:space="0" w:color="auto"/>
            <w:right w:val="none" w:sz="0" w:space="0" w:color="auto"/>
          </w:divBdr>
          <w:divsChild>
            <w:div w:id="855923765">
              <w:marLeft w:val="0"/>
              <w:marRight w:val="0"/>
              <w:marTop w:val="0"/>
              <w:marBottom w:val="0"/>
              <w:divBdr>
                <w:top w:val="none" w:sz="0" w:space="0" w:color="auto"/>
                <w:left w:val="none" w:sz="0" w:space="0" w:color="auto"/>
                <w:bottom w:val="none" w:sz="0" w:space="0" w:color="auto"/>
                <w:right w:val="none" w:sz="0" w:space="0" w:color="auto"/>
              </w:divBdr>
              <w:divsChild>
                <w:div w:id="1301109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5712189">
      <w:bodyDiv w:val="1"/>
      <w:marLeft w:val="0"/>
      <w:marRight w:val="0"/>
      <w:marTop w:val="0"/>
      <w:marBottom w:val="0"/>
      <w:divBdr>
        <w:top w:val="none" w:sz="0" w:space="0" w:color="auto"/>
        <w:left w:val="none" w:sz="0" w:space="0" w:color="auto"/>
        <w:bottom w:val="none" w:sz="0" w:space="0" w:color="auto"/>
        <w:right w:val="none" w:sz="0" w:space="0" w:color="auto"/>
      </w:divBdr>
    </w:div>
    <w:div w:id="780342975">
      <w:bodyDiv w:val="1"/>
      <w:marLeft w:val="0"/>
      <w:marRight w:val="0"/>
      <w:marTop w:val="0"/>
      <w:marBottom w:val="0"/>
      <w:divBdr>
        <w:top w:val="none" w:sz="0" w:space="0" w:color="auto"/>
        <w:left w:val="none" w:sz="0" w:space="0" w:color="auto"/>
        <w:bottom w:val="none" w:sz="0" w:space="0" w:color="auto"/>
        <w:right w:val="none" w:sz="0" w:space="0" w:color="auto"/>
      </w:divBdr>
    </w:div>
    <w:div w:id="835456302">
      <w:bodyDiv w:val="1"/>
      <w:marLeft w:val="0"/>
      <w:marRight w:val="0"/>
      <w:marTop w:val="0"/>
      <w:marBottom w:val="0"/>
      <w:divBdr>
        <w:top w:val="none" w:sz="0" w:space="0" w:color="auto"/>
        <w:left w:val="none" w:sz="0" w:space="0" w:color="auto"/>
        <w:bottom w:val="none" w:sz="0" w:space="0" w:color="auto"/>
        <w:right w:val="none" w:sz="0" w:space="0" w:color="auto"/>
      </w:divBdr>
    </w:div>
    <w:div w:id="838735422">
      <w:bodyDiv w:val="1"/>
      <w:marLeft w:val="0"/>
      <w:marRight w:val="0"/>
      <w:marTop w:val="0"/>
      <w:marBottom w:val="0"/>
      <w:divBdr>
        <w:top w:val="none" w:sz="0" w:space="0" w:color="auto"/>
        <w:left w:val="none" w:sz="0" w:space="0" w:color="auto"/>
        <w:bottom w:val="none" w:sz="0" w:space="0" w:color="auto"/>
        <w:right w:val="none" w:sz="0" w:space="0" w:color="auto"/>
      </w:divBdr>
    </w:div>
    <w:div w:id="947740825">
      <w:bodyDiv w:val="1"/>
      <w:marLeft w:val="0"/>
      <w:marRight w:val="0"/>
      <w:marTop w:val="0"/>
      <w:marBottom w:val="0"/>
      <w:divBdr>
        <w:top w:val="none" w:sz="0" w:space="0" w:color="auto"/>
        <w:left w:val="none" w:sz="0" w:space="0" w:color="auto"/>
        <w:bottom w:val="none" w:sz="0" w:space="0" w:color="auto"/>
        <w:right w:val="none" w:sz="0" w:space="0" w:color="auto"/>
      </w:divBdr>
    </w:div>
    <w:div w:id="1024668514">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92048838">
      <w:bodyDiv w:val="1"/>
      <w:marLeft w:val="0"/>
      <w:marRight w:val="0"/>
      <w:marTop w:val="0"/>
      <w:marBottom w:val="0"/>
      <w:divBdr>
        <w:top w:val="none" w:sz="0" w:space="0" w:color="auto"/>
        <w:left w:val="none" w:sz="0" w:space="0" w:color="auto"/>
        <w:bottom w:val="none" w:sz="0" w:space="0" w:color="auto"/>
        <w:right w:val="none" w:sz="0" w:space="0" w:color="auto"/>
      </w:divBdr>
      <w:divsChild>
        <w:div w:id="2055962438">
          <w:marLeft w:val="0"/>
          <w:marRight w:val="0"/>
          <w:marTop w:val="0"/>
          <w:marBottom w:val="0"/>
          <w:divBdr>
            <w:top w:val="none" w:sz="0" w:space="0" w:color="auto"/>
            <w:left w:val="none" w:sz="0" w:space="0" w:color="auto"/>
            <w:bottom w:val="none" w:sz="0" w:space="0" w:color="auto"/>
            <w:right w:val="none" w:sz="0" w:space="0" w:color="auto"/>
          </w:divBdr>
          <w:divsChild>
            <w:div w:id="811599822">
              <w:marLeft w:val="0"/>
              <w:marRight w:val="0"/>
              <w:marTop w:val="0"/>
              <w:marBottom w:val="0"/>
              <w:divBdr>
                <w:top w:val="none" w:sz="0" w:space="0" w:color="auto"/>
                <w:left w:val="none" w:sz="0" w:space="0" w:color="auto"/>
                <w:bottom w:val="none" w:sz="0" w:space="0" w:color="auto"/>
                <w:right w:val="none" w:sz="0" w:space="0" w:color="auto"/>
              </w:divBdr>
              <w:divsChild>
                <w:div w:id="1412237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5902564">
      <w:bodyDiv w:val="1"/>
      <w:marLeft w:val="0"/>
      <w:marRight w:val="0"/>
      <w:marTop w:val="0"/>
      <w:marBottom w:val="0"/>
      <w:divBdr>
        <w:top w:val="none" w:sz="0" w:space="0" w:color="auto"/>
        <w:left w:val="none" w:sz="0" w:space="0" w:color="auto"/>
        <w:bottom w:val="none" w:sz="0" w:space="0" w:color="auto"/>
        <w:right w:val="none" w:sz="0" w:space="0" w:color="auto"/>
      </w:divBdr>
    </w:div>
    <w:div w:id="1110125232">
      <w:bodyDiv w:val="1"/>
      <w:marLeft w:val="0"/>
      <w:marRight w:val="0"/>
      <w:marTop w:val="0"/>
      <w:marBottom w:val="0"/>
      <w:divBdr>
        <w:top w:val="none" w:sz="0" w:space="0" w:color="auto"/>
        <w:left w:val="none" w:sz="0" w:space="0" w:color="auto"/>
        <w:bottom w:val="none" w:sz="0" w:space="0" w:color="auto"/>
        <w:right w:val="none" w:sz="0" w:space="0" w:color="auto"/>
      </w:divBdr>
      <w:divsChild>
        <w:div w:id="1290814939">
          <w:marLeft w:val="0"/>
          <w:marRight w:val="0"/>
          <w:marTop w:val="0"/>
          <w:marBottom w:val="0"/>
          <w:divBdr>
            <w:top w:val="none" w:sz="0" w:space="0" w:color="auto"/>
            <w:left w:val="none" w:sz="0" w:space="0" w:color="auto"/>
            <w:bottom w:val="none" w:sz="0" w:space="0" w:color="auto"/>
            <w:right w:val="none" w:sz="0" w:space="0" w:color="auto"/>
          </w:divBdr>
        </w:div>
        <w:div w:id="2079207619">
          <w:marLeft w:val="0"/>
          <w:marRight w:val="0"/>
          <w:marTop w:val="0"/>
          <w:marBottom w:val="0"/>
          <w:divBdr>
            <w:top w:val="none" w:sz="0" w:space="0" w:color="auto"/>
            <w:left w:val="none" w:sz="0" w:space="0" w:color="auto"/>
            <w:bottom w:val="none" w:sz="0" w:space="0" w:color="auto"/>
            <w:right w:val="none" w:sz="0" w:space="0" w:color="auto"/>
          </w:divBdr>
        </w:div>
      </w:divsChild>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98742738">
      <w:bodyDiv w:val="1"/>
      <w:marLeft w:val="0"/>
      <w:marRight w:val="0"/>
      <w:marTop w:val="0"/>
      <w:marBottom w:val="0"/>
      <w:divBdr>
        <w:top w:val="none" w:sz="0" w:space="0" w:color="auto"/>
        <w:left w:val="none" w:sz="0" w:space="0" w:color="auto"/>
        <w:bottom w:val="none" w:sz="0" w:space="0" w:color="auto"/>
        <w:right w:val="none" w:sz="0" w:space="0" w:color="auto"/>
      </w:divBdr>
      <w:divsChild>
        <w:div w:id="849373113">
          <w:marLeft w:val="0"/>
          <w:marRight w:val="0"/>
          <w:marTop w:val="0"/>
          <w:marBottom w:val="0"/>
          <w:divBdr>
            <w:top w:val="none" w:sz="0" w:space="0" w:color="auto"/>
            <w:left w:val="none" w:sz="0" w:space="0" w:color="auto"/>
            <w:bottom w:val="none" w:sz="0" w:space="0" w:color="auto"/>
            <w:right w:val="none" w:sz="0" w:space="0" w:color="auto"/>
          </w:divBdr>
          <w:divsChild>
            <w:div w:id="722411577">
              <w:marLeft w:val="0"/>
              <w:marRight w:val="0"/>
              <w:marTop w:val="0"/>
              <w:marBottom w:val="0"/>
              <w:divBdr>
                <w:top w:val="none" w:sz="0" w:space="0" w:color="auto"/>
                <w:left w:val="none" w:sz="0" w:space="0" w:color="auto"/>
                <w:bottom w:val="none" w:sz="0" w:space="0" w:color="auto"/>
                <w:right w:val="none" w:sz="0" w:space="0" w:color="auto"/>
              </w:divBdr>
              <w:divsChild>
                <w:div w:id="132647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6916102">
      <w:bodyDiv w:val="1"/>
      <w:marLeft w:val="0"/>
      <w:marRight w:val="0"/>
      <w:marTop w:val="0"/>
      <w:marBottom w:val="0"/>
      <w:divBdr>
        <w:top w:val="none" w:sz="0" w:space="0" w:color="auto"/>
        <w:left w:val="none" w:sz="0" w:space="0" w:color="auto"/>
        <w:bottom w:val="none" w:sz="0" w:space="0" w:color="auto"/>
        <w:right w:val="none" w:sz="0" w:space="0" w:color="auto"/>
      </w:divBdr>
    </w:div>
    <w:div w:id="1228495338">
      <w:bodyDiv w:val="1"/>
      <w:marLeft w:val="0"/>
      <w:marRight w:val="0"/>
      <w:marTop w:val="0"/>
      <w:marBottom w:val="0"/>
      <w:divBdr>
        <w:top w:val="none" w:sz="0" w:space="0" w:color="auto"/>
        <w:left w:val="none" w:sz="0" w:space="0" w:color="auto"/>
        <w:bottom w:val="none" w:sz="0" w:space="0" w:color="auto"/>
        <w:right w:val="none" w:sz="0" w:space="0" w:color="auto"/>
      </w:divBdr>
    </w:div>
    <w:div w:id="1245645055">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32374097">
      <w:bodyDiv w:val="1"/>
      <w:marLeft w:val="0"/>
      <w:marRight w:val="0"/>
      <w:marTop w:val="0"/>
      <w:marBottom w:val="0"/>
      <w:divBdr>
        <w:top w:val="none" w:sz="0" w:space="0" w:color="auto"/>
        <w:left w:val="none" w:sz="0" w:space="0" w:color="auto"/>
        <w:bottom w:val="none" w:sz="0" w:space="0" w:color="auto"/>
        <w:right w:val="none" w:sz="0" w:space="0" w:color="auto"/>
      </w:divBdr>
    </w:div>
    <w:div w:id="1364206848">
      <w:bodyDiv w:val="1"/>
      <w:marLeft w:val="0"/>
      <w:marRight w:val="0"/>
      <w:marTop w:val="0"/>
      <w:marBottom w:val="0"/>
      <w:divBdr>
        <w:top w:val="none" w:sz="0" w:space="0" w:color="auto"/>
        <w:left w:val="none" w:sz="0" w:space="0" w:color="auto"/>
        <w:bottom w:val="none" w:sz="0" w:space="0" w:color="auto"/>
        <w:right w:val="none" w:sz="0" w:space="0" w:color="auto"/>
      </w:divBdr>
      <w:divsChild>
        <w:div w:id="1643851304">
          <w:marLeft w:val="0"/>
          <w:marRight w:val="0"/>
          <w:marTop w:val="0"/>
          <w:marBottom w:val="0"/>
          <w:divBdr>
            <w:top w:val="none" w:sz="0" w:space="0" w:color="auto"/>
            <w:left w:val="none" w:sz="0" w:space="0" w:color="auto"/>
            <w:bottom w:val="none" w:sz="0" w:space="0" w:color="auto"/>
            <w:right w:val="none" w:sz="0" w:space="0" w:color="auto"/>
          </w:divBdr>
          <w:divsChild>
            <w:div w:id="493186105">
              <w:marLeft w:val="0"/>
              <w:marRight w:val="0"/>
              <w:marTop w:val="0"/>
              <w:marBottom w:val="0"/>
              <w:divBdr>
                <w:top w:val="none" w:sz="0" w:space="0" w:color="auto"/>
                <w:left w:val="none" w:sz="0" w:space="0" w:color="auto"/>
                <w:bottom w:val="none" w:sz="0" w:space="0" w:color="auto"/>
                <w:right w:val="none" w:sz="0" w:space="0" w:color="auto"/>
              </w:divBdr>
              <w:divsChild>
                <w:div w:id="220332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1044311">
      <w:bodyDiv w:val="1"/>
      <w:marLeft w:val="0"/>
      <w:marRight w:val="0"/>
      <w:marTop w:val="0"/>
      <w:marBottom w:val="0"/>
      <w:divBdr>
        <w:top w:val="none" w:sz="0" w:space="0" w:color="auto"/>
        <w:left w:val="none" w:sz="0" w:space="0" w:color="auto"/>
        <w:bottom w:val="none" w:sz="0" w:space="0" w:color="auto"/>
        <w:right w:val="none" w:sz="0" w:space="0" w:color="auto"/>
      </w:divBdr>
      <w:divsChild>
        <w:div w:id="2095659228">
          <w:marLeft w:val="0"/>
          <w:marRight w:val="0"/>
          <w:marTop w:val="0"/>
          <w:marBottom w:val="0"/>
          <w:divBdr>
            <w:top w:val="none" w:sz="0" w:space="0" w:color="auto"/>
            <w:left w:val="none" w:sz="0" w:space="0" w:color="auto"/>
            <w:bottom w:val="none" w:sz="0" w:space="0" w:color="auto"/>
            <w:right w:val="none" w:sz="0" w:space="0" w:color="auto"/>
          </w:divBdr>
          <w:divsChild>
            <w:div w:id="1605189496">
              <w:marLeft w:val="0"/>
              <w:marRight w:val="0"/>
              <w:marTop w:val="0"/>
              <w:marBottom w:val="0"/>
              <w:divBdr>
                <w:top w:val="none" w:sz="0" w:space="0" w:color="auto"/>
                <w:left w:val="none" w:sz="0" w:space="0" w:color="auto"/>
                <w:bottom w:val="none" w:sz="0" w:space="0" w:color="auto"/>
                <w:right w:val="none" w:sz="0" w:space="0" w:color="auto"/>
              </w:divBdr>
              <w:divsChild>
                <w:div w:id="331447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7205650">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5754365">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36791383">
      <w:bodyDiv w:val="1"/>
      <w:marLeft w:val="0"/>
      <w:marRight w:val="0"/>
      <w:marTop w:val="0"/>
      <w:marBottom w:val="0"/>
      <w:divBdr>
        <w:top w:val="none" w:sz="0" w:space="0" w:color="auto"/>
        <w:left w:val="none" w:sz="0" w:space="0" w:color="auto"/>
        <w:bottom w:val="none" w:sz="0" w:space="0" w:color="auto"/>
        <w:right w:val="none" w:sz="0" w:space="0" w:color="auto"/>
      </w:divBdr>
    </w:div>
    <w:div w:id="1639021898">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57554585">
      <w:bodyDiv w:val="1"/>
      <w:marLeft w:val="0"/>
      <w:marRight w:val="0"/>
      <w:marTop w:val="0"/>
      <w:marBottom w:val="0"/>
      <w:divBdr>
        <w:top w:val="none" w:sz="0" w:space="0" w:color="auto"/>
        <w:left w:val="none" w:sz="0" w:space="0" w:color="auto"/>
        <w:bottom w:val="none" w:sz="0" w:space="0" w:color="auto"/>
        <w:right w:val="none" w:sz="0" w:space="0" w:color="auto"/>
      </w:divBdr>
    </w:div>
    <w:div w:id="1758164190">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3400476">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66290324">
      <w:bodyDiv w:val="1"/>
      <w:marLeft w:val="0"/>
      <w:marRight w:val="0"/>
      <w:marTop w:val="0"/>
      <w:marBottom w:val="0"/>
      <w:divBdr>
        <w:top w:val="none" w:sz="0" w:space="0" w:color="auto"/>
        <w:left w:val="none" w:sz="0" w:space="0" w:color="auto"/>
        <w:bottom w:val="none" w:sz="0" w:space="0" w:color="auto"/>
        <w:right w:val="none" w:sz="0" w:space="0" w:color="auto"/>
      </w:divBdr>
      <w:divsChild>
        <w:div w:id="88701963">
          <w:marLeft w:val="0"/>
          <w:marRight w:val="0"/>
          <w:marTop w:val="0"/>
          <w:marBottom w:val="0"/>
          <w:divBdr>
            <w:top w:val="none" w:sz="0" w:space="0" w:color="auto"/>
            <w:left w:val="none" w:sz="0" w:space="0" w:color="auto"/>
            <w:bottom w:val="none" w:sz="0" w:space="0" w:color="auto"/>
            <w:right w:val="none" w:sz="0" w:space="0" w:color="auto"/>
          </w:divBdr>
          <w:divsChild>
            <w:div w:id="1811972015">
              <w:marLeft w:val="0"/>
              <w:marRight w:val="0"/>
              <w:marTop w:val="0"/>
              <w:marBottom w:val="0"/>
              <w:divBdr>
                <w:top w:val="none" w:sz="0" w:space="0" w:color="auto"/>
                <w:left w:val="none" w:sz="0" w:space="0" w:color="auto"/>
                <w:bottom w:val="none" w:sz="0" w:space="0" w:color="auto"/>
                <w:right w:val="none" w:sz="0" w:space="0" w:color="auto"/>
              </w:divBdr>
              <w:divsChild>
                <w:div w:id="348675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13935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image" Target="media/image3.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Ian/Library/Group%20Containers/UBF8T346G9.Office/User%20Content.localized/Templates.localized/APA%206th%20edition%20template%20CMU.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DB56B60B293CF49A5B4E556BED6CA74"/>
        <w:category>
          <w:name w:val="General"/>
          <w:gallery w:val="placeholder"/>
        </w:category>
        <w:types>
          <w:type w:val="bbPlcHdr"/>
        </w:types>
        <w:behaviors>
          <w:behavior w:val="content"/>
        </w:behaviors>
        <w:guid w:val="{96391287-1FE8-3B47-8CCB-31C9E5540B51}"/>
      </w:docPartPr>
      <w:docPartBody>
        <w:p w:rsidR="007E4C56" w:rsidRDefault="001658DF">
          <w:pPr>
            <w:pStyle w:val="DDB56B60B293CF49A5B4E556BED6CA74"/>
          </w:pPr>
          <w:r>
            <w:t>[Title Here, up to 12 Words, on One to Two Lines]</w:t>
          </w:r>
        </w:p>
      </w:docPartBody>
    </w:docPart>
    <w:docPart>
      <w:docPartPr>
        <w:name w:val="62C7C964859ACB42B4F8F13B59C42209"/>
        <w:category>
          <w:name w:val="General"/>
          <w:gallery w:val="placeholder"/>
        </w:category>
        <w:types>
          <w:type w:val="bbPlcHdr"/>
        </w:types>
        <w:behaviors>
          <w:behavior w:val="content"/>
        </w:behaviors>
        <w:guid w:val="{8B6AB722-C7A8-E74C-8AF8-EB53C647745D}"/>
      </w:docPartPr>
      <w:docPartBody>
        <w:p w:rsidR="007E4C56" w:rsidRDefault="001658DF">
          <w:pPr>
            <w:pStyle w:val="62C7C964859ACB42B4F8F13B59C42209"/>
          </w:pPr>
          <w:r>
            <w:t>[Include any grant/funding information and a complete correspondence address.]</w:t>
          </w:r>
        </w:p>
      </w:docPartBody>
    </w:docPart>
    <w:docPart>
      <w:docPartPr>
        <w:name w:val="96619EAF0FC06747BEAA24F493124D63"/>
        <w:category>
          <w:name w:val="General"/>
          <w:gallery w:val="placeholder"/>
        </w:category>
        <w:types>
          <w:type w:val="bbPlcHdr"/>
        </w:types>
        <w:behaviors>
          <w:behavior w:val="content"/>
        </w:behaviors>
        <w:guid w:val="{CCE41D16-6C8A-A24F-864F-FDC9DBD6DF7E}"/>
      </w:docPartPr>
      <w:docPartBody>
        <w:p w:rsidR="007E4C56" w:rsidRDefault="001658DF">
          <w:pPr>
            <w:pStyle w:val="96619EAF0FC06747BEAA24F493124D63"/>
          </w:pPr>
          <w:r>
            <w:t>[Click here to add keyword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8DF"/>
    <w:rsid w:val="001658DF"/>
    <w:rsid w:val="001F658E"/>
    <w:rsid w:val="00251A77"/>
    <w:rsid w:val="0071039B"/>
    <w:rsid w:val="007E4C56"/>
    <w:rsid w:val="00A4201C"/>
    <w:rsid w:val="00A50966"/>
    <w:rsid w:val="00E4288E"/>
    <w:rsid w:val="00E83A0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line="480" w:lineRule="auto"/>
      <w:ind w:firstLine="720"/>
      <w:outlineLvl w:val="2"/>
    </w:pPr>
    <w:rPr>
      <w:rFonts w:asciiTheme="majorHAnsi" w:eastAsiaTheme="majorEastAsia" w:hAnsiTheme="majorHAnsi" w:cstheme="majorBidi"/>
      <w:b/>
      <w:bCs/>
      <w:kern w:val="24"/>
      <w:lang w:val="en-US"/>
    </w:rPr>
  </w:style>
  <w:style w:type="paragraph" w:styleId="Heading4">
    <w:name w:val="heading 4"/>
    <w:basedOn w:val="Normal"/>
    <w:next w:val="Normal"/>
    <w:link w:val="Heading4Char"/>
    <w:uiPriority w:val="3"/>
    <w:unhideWhenUsed/>
    <w:qFormat/>
    <w:pPr>
      <w:keepNext/>
      <w:keepLines/>
      <w:spacing w:line="480" w:lineRule="auto"/>
      <w:ind w:firstLine="720"/>
      <w:outlineLvl w:val="3"/>
    </w:pPr>
    <w:rPr>
      <w:rFonts w:asciiTheme="majorHAnsi" w:eastAsiaTheme="majorEastAsia" w:hAnsiTheme="majorHAnsi" w:cstheme="majorBidi"/>
      <w:b/>
      <w:bCs/>
      <w:i/>
      <w:iCs/>
      <w:kern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DB56B60B293CF49A5B4E556BED6CA74">
    <w:name w:val="DDB56B60B293CF49A5B4E556BED6CA74"/>
  </w:style>
  <w:style w:type="paragraph" w:customStyle="1" w:styleId="B5AFD9BDF4DDA241B82DB72BD48EBA03">
    <w:name w:val="B5AFD9BDF4DDA241B82DB72BD48EBA03"/>
  </w:style>
  <w:style w:type="paragraph" w:customStyle="1" w:styleId="7F62DF5ACADE70419B195417BAA29D83">
    <w:name w:val="7F62DF5ACADE70419B195417BAA29D83"/>
  </w:style>
  <w:style w:type="paragraph" w:customStyle="1" w:styleId="62C7C964859ACB42B4F8F13B59C42209">
    <w:name w:val="62C7C964859ACB42B4F8F13B59C42209"/>
  </w:style>
  <w:style w:type="character" w:styleId="Emphasis">
    <w:name w:val="Emphasis"/>
    <w:basedOn w:val="DefaultParagraphFont"/>
    <w:uiPriority w:val="20"/>
    <w:unhideWhenUsed/>
    <w:qFormat/>
    <w:rPr>
      <w:i/>
      <w:iCs/>
    </w:rPr>
  </w:style>
  <w:style w:type="paragraph" w:customStyle="1" w:styleId="597A4CC2D554F44F8FDAC0199DE7EC88">
    <w:name w:val="597A4CC2D554F44F8FDAC0199DE7EC88"/>
  </w:style>
  <w:style w:type="paragraph" w:customStyle="1" w:styleId="96619EAF0FC06747BEAA24F493124D63">
    <w:name w:val="96619EAF0FC06747BEAA24F493124D63"/>
  </w:style>
  <w:style w:type="paragraph" w:customStyle="1" w:styleId="A6915FBDA981E9418BDED16E0C4FB0DA">
    <w:name w:val="A6915FBDA981E9418BDED16E0C4FB0DA"/>
  </w:style>
  <w:style w:type="paragraph" w:customStyle="1" w:styleId="0D054A6E2239BC479583583792CA72EE">
    <w:name w:val="0D054A6E2239BC479583583792CA72EE"/>
  </w:style>
  <w:style w:type="paragraph" w:customStyle="1" w:styleId="3DAE6E085627BB48AE92D8C3870B80B1">
    <w:name w:val="3DAE6E085627BB48AE92D8C3870B80B1"/>
  </w:style>
  <w:style w:type="paragraph" w:customStyle="1" w:styleId="0475850C91320D4CB760D76EB7A03EB4">
    <w:name w:val="0475850C91320D4CB760D76EB7A03EB4"/>
  </w:style>
  <w:style w:type="paragraph" w:customStyle="1" w:styleId="D2061F9B27E9654BB983FBC28BCB0A1F">
    <w:name w:val="D2061F9B27E9654BB983FBC28BCB0A1F"/>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lang w:val="en-US"/>
    </w:rPr>
  </w:style>
  <w:style w:type="paragraph" w:customStyle="1" w:styleId="7930F285D52630448A79D5B9595C3764">
    <w:name w:val="7930F285D52630448A79D5B9595C3764"/>
  </w:style>
  <w:style w:type="paragraph" w:customStyle="1" w:styleId="59D884BE80C41349AF40FCC58FDC7767">
    <w:name w:val="59D884BE80C41349AF40FCC58FDC7767"/>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lang w:val="en-US"/>
    </w:rPr>
  </w:style>
  <w:style w:type="paragraph" w:customStyle="1" w:styleId="1D251859EF14D2498D0DCD026BBAE687">
    <w:name w:val="1D251859EF14D2498D0DCD026BBAE687"/>
  </w:style>
  <w:style w:type="paragraph" w:customStyle="1" w:styleId="0053660FD1CE2C4391299C47709217F4">
    <w:name w:val="0053660FD1CE2C4391299C47709217F4"/>
  </w:style>
  <w:style w:type="character" w:styleId="PlaceholderText">
    <w:name w:val="Placeholder Text"/>
    <w:basedOn w:val="DefaultParagraphFont"/>
    <w:uiPriority w:val="99"/>
    <w:semiHidden/>
    <w:rsid w:val="00251A7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CRITICAL REANALYSIS OF VAHEY ET AL. (2015)</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902978DE-B8C5-ED46-8513-38C3F910E8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6th edition template CMU.dotx</Template>
  <TotalTime>746</TotalTime>
  <Pages>27</Pages>
  <Words>9638</Words>
  <Characters>54941</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A critical reanalysis of Vahey et al. (2015) “A meta-analysis of criterion effects for the Implicit Relational Assessment Procedure (IRAP) in the clinical domain”</vt:lpstr>
    </vt:vector>
  </TitlesOfParts>
  <Company/>
  <LinksUpToDate>false</LinksUpToDate>
  <CharactersWithSpaces>64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ritical reanalysis of Vahey et al. (2015) “A meta-analysis of criterion effects for the Implicit Relational Assessment Procedure (IRAP) in the clinical domain”</dc:title>
  <dc:subject/>
  <dc:creator>Microsoft Office User</dc:creator>
  <cp:keywords/>
  <dc:description/>
  <cp:lastModifiedBy>Ian Hussey</cp:lastModifiedBy>
  <cp:revision>830</cp:revision>
  <dcterms:created xsi:type="dcterms:W3CDTF">2019-10-18T14:43:00Z</dcterms:created>
  <dcterms:modified xsi:type="dcterms:W3CDTF">2020-07-18T11:00: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8"&gt;&lt;session id="RNWWEjZc"/&gt;&lt;style id="http://www.zotero.org/styles/apa" locale="en-US" hasBibliography="1" bibliographyStyleHasBeenSet="1"/&gt;&lt;prefs&gt;&lt;pref name="fieldType" value="Field"/&gt;&lt;/prefs&gt;&lt;/data&gt;</vt:lpwstr>
  </property>
</Properties>
</file>